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71212752"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ins w:id="1" w:author="Viv Mcshane" w:date="2020-06-29T11:18:00Z">
        <w:r w:rsidR="004B256A">
          <w:rPr>
            <w:rFonts w:cs="Times New Roman"/>
            <w:lang w:val="en-CA"/>
          </w:rPr>
          <w:t>Conservation Decisions Lab, D</w:t>
        </w:r>
      </w:ins>
      <w:del w:id="2" w:author="Viv Mcshane" w:date="2020-06-29T11:18:00Z">
        <w:r w:rsidR="00B11B6F" w:rsidRPr="00BE6065" w:rsidDel="004B256A">
          <w:rPr>
            <w:rFonts w:cs="Times New Roman"/>
            <w:lang w:val="en-CA"/>
          </w:rPr>
          <w:delText>D</w:delText>
        </w:r>
      </w:del>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3"/>
      <w:r w:rsidRPr="00927C84">
        <w:rPr>
          <w:rFonts w:ascii="Times New Roman" w:hAnsi="Times New Roman" w:cs="Times New Roman"/>
          <w:b/>
          <w:bCs/>
          <w:sz w:val="24"/>
          <w:szCs w:val="24"/>
        </w:rPr>
        <w:lastRenderedPageBreak/>
        <w:t>First paragraph</w:t>
      </w:r>
      <w:commentRangeEnd w:id="3"/>
      <w:r w:rsidR="00364F67" w:rsidRPr="00927C84">
        <w:rPr>
          <w:b/>
          <w:bCs/>
        </w:rPr>
        <w:commentReference w:id="3"/>
      </w:r>
    </w:p>
    <w:p w14:paraId="5D44119E" w14:textId="7F68F14A"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30BC2" w:rsidRPr="00D30BC2">
        <w:rPr>
          <w:rFonts w:ascii="Times New Roman" w:eastAsia="Times New Roman" w:hAnsi="Times New Roman" w:cs="Times New Roman"/>
          <w:sz w:val="24"/>
          <w:szCs w:val="24"/>
        </w:rPr>
        <w:t xml:space="preserve">As </w:t>
      </w:r>
      <w:commentRangeStart w:id="4"/>
      <w:r w:rsidR="00D30BC2" w:rsidRPr="00D30BC2">
        <w:rPr>
          <w:rFonts w:ascii="Times New Roman" w:eastAsia="Times New Roman" w:hAnsi="Times New Roman" w:cs="Times New Roman"/>
          <w:sz w:val="24"/>
          <w:szCs w:val="24"/>
        </w:rPr>
        <w:t xml:space="preserve">land cover </w:t>
      </w:r>
      <w:commentRangeEnd w:id="4"/>
      <w:r w:rsidR="004B256A">
        <w:rPr>
          <w:rStyle w:val="CommentReference"/>
        </w:rPr>
        <w:commentReference w:id="4"/>
      </w:r>
      <w:r w:rsidR="00D30BC2" w:rsidRPr="00D30BC2">
        <w:rPr>
          <w:rFonts w:ascii="Times New Roman" w:eastAsia="Times New Roman" w:hAnsi="Times New Roman" w:cs="Times New Roman"/>
          <w:sz w:val="24"/>
          <w:szCs w:val="24"/>
        </w:rPr>
        <w:t xml:space="preserve">and climate change intensify, their impacts on biodiversity will be influenced by </w:t>
      </w:r>
      <w:commentRangeStart w:id="5"/>
      <w:r w:rsidR="00D30BC2" w:rsidRPr="00D30BC2">
        <w:rPr>
          <w:rFonts w:ascii="Times New Roman" w:eastAsia="Times New Roman" w:hAnsi="Times New Roman" w:cs="Times New Roman"/>
          <w:sz w:val="24"/>
          <w:szCs w:val="24"/>
        </w:rPr>
        <w:t xml:space="preserve">socio-political </w:t>
      </w:r>
      <w:commentRangeEnd w:id="5"/>
      <w:r w:rsidR="00E77ACB">
        <w:rPr>
          <w:rStyle w:val="CommentReference"/>
        </w:rPr>
        <w:commentReference w:id="5"/>
      </w:r>
      <w:r w:rsidR="00D30BC2" w:rsidRPr="00D30BC2">
        <w:rPr>
          <w:rFonts w:ascii="Times New Roman" w:eastAsia="Times New Roman" w:hAnsi="Times New Roman" w:cs="Times New Roman"/>
          <w:sz w:val="24"/>
          <w:szCs w:val="24"/>
        </w:rPr>
        <w:t>pressures, requiring</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CE291E" w:rsidRPr="00CE291E">
        <w:rPr>
          <w:rFonts w:ascii="Times New Roman" w:eastAsia="Times New Roman" w:hAnsi="Times New Roman" w:cs="Times New Roman"/>
          <w:sz w:val="24"/>
          <w:szCs w:val="24"/>
        </w:rPr>
        <w:t>are as effective as possible</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w:t>
      </w:r>
      <w:commentRangeStart w:id="6"/>
      <w:r w:rsidR="00C750B3">
        <w:rPr>
          <w:rFonts w:ascii="Times New Roman" w:eastAsia="Times New Roman" w:hAnsi="Times New Roman" w:cs="Times New Roman"/>
          <w:sz w:val="24"/>
          <w:szCs w:val="24"/>
        </w:rPr>
        <w:t>conservation planning</w:t>
      </w:r>
      <w:commentRangeEnd w:id="6"/>
      <w:r w:rsidR="006E1433">
        <w:rPr>
          <w:rStyle w:val="CommentReference"/>
        </w:rPr>
        <w:commentReference w:id="6"/>
      </w:r>
      <w:r w:rsidR="00C750B3">
        <w:rPr>
          <w:rFonts w:ascii="Times New Roman" w:eastAsia="Times New Roman" w:hAnsi="Times New Roman" w:cs="Times New Roman"/>
          <w:sz w:val="24"/>
          <w:szCs w:val="24"/>
        </w:rPr>
        <w:t xml:space="preserve">.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7"/>
      <w:commentRangeStart w:id="8"/>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7"/>
      <w:r w:rsidR="006F7C4D">
        <w:rPr>
          <w:rStyle w:val="CommentReference"/>
        </w:rPr>
        <w:commentReference w:id="7"/>
      </w:r>
      <w:commentRangeEnd w:id="8"/>
      <w:r w:rsidR="008A1228">
        <w:rPr>
          <w:rStyle w:val="CommentReference"/>
        </w:rPr>
        <w:commentReference w:id="8"/>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8A1228">
        <w:rPr>
          <w:rFonts w:ascii="Times New Roman" w:eastAsia="Times New Roman" w:hAnsi="Times New Roman" w:cs="Times New Roman"/>
          <w:sz w:val="24"/>
          <w:szCs w:val="24"/>
        </w:rPr>
        <w:t xml:space="preserve">anthropogenic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commentRangeStart w:id="9"/>
      <w:commentRangeStart w:id="10"/>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commentRangeEnd w:id="9"/>
      <w:r w:rsidR="00F9100C">
        <w:rPr>
          <w:rStyle w:val="CommentReference"/>
        </w:rPr>
        <w:commentReference w:id="9"/>
      </w:r>
      <w:commentRangeEnd w:id="10"/>
      <w:r w:rsidR="004B256A">
        <w:rPr>
          <w:rStyle w:val="CommentReference"/>
        </w:rPr>
        <w:commentReference w:id="10"/>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1"/>
      <w:commentRangeStart w:id="12"/>
      <w:r w:rsidRPr="00682A20">
        <w:rPr>
          <w:rFonts w:ascii="Times New Roman" w:hAnsi="Times New Roman" w:cs="Times New Roman"/>
          <w:b/>
          <w:bCs/>
          <w:sz w:val="24"/>
          <w:szCs w:val="24"/>
        </w:rPr>
        <w:t>Main text</w:t>
      </w:r>
      <w:commentRangeEnd w:id="11"/>
      <w:r w:rsidR="00E3385D" w:rsidRPr="003432B5">
        <w:rPr>
          <w:rStyle w:val="CommentReference"/>
          <w:b/>
          <w:bCs/>
        </w:rPr>
        <w:commentReference w:id="11"/>
      </w:r>
      <w:commentRangeEnd w:id="12"/>
      <w:r w:rsidR="00775A8E">
        <w:rPr>
          <w:rStyle w:val="CommentReference"/>
        </w:rPr>
        <w:commentReference w:id="12"/>
      </w:r>
    </w:p>
    <w:p w14:paraId="2F9B51BC" w14:textId="3312201E"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9761E7">
        <w:rPr>
          <w:rFonts w:ascii="Times New Roman" w:eastAsia="Times New Roman" w:hAnsi="Times New Roman" w:cs="Times New Roman"/>
          <w:color w:val="000000"/>
          <w:sz w:val="24"/>
          <w:szCs w:val="24"/>
        </w:rPr>
        <w:t xml:space="preserve">To make effective use of limited resources, </w:t>
      </w:r>
      <w:r w:rsidR="00DC486E">
        <w:rPr>
          <w:rFonts w:ascii="Times New Roman" w:eastAsia="Times New Roman" w:hAnsi="Times New Roman" w:cs="Times New Roman"/>
          <w:sz w:val="24"/>
          <w:szCs w:val="24"/>
        </w:rPr>
        <w:t xml:space="preserve">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w:t>
      </w:r>
    </w:p>
    <w:p w14:paraId="613B77B3" w14:textId="3BD6AD16"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lastRenderedPageBreak/>
        <w:t>Here</w:t>
      </w:r>
      <w:r w:rsidR="003E16E7">
        <w:rPr>
          <w:rFonts w:ascii="Times New Roman" w:hAnsi="Times New Roman" w:cs="Times New Roman"/>
          <w:sz w:val="24"/>
          <w:szCs w:val="24"/>
        </w:rPr>
        <w:t>,</w:t>
      </w:r>
      <w:r>
        <w:rPr>
          <w:rFonts w:ascii="Times New Roman" w:hAnsi="Times New Roman" w:cs="Times New Roman"/>
          <w:sz w:val="24"/>
          <w:szCs w:val="24"/>
        </w:rPr>
        <w:t xml:space="preserve"> </w:t>
      </w:r>
      <w:commentRangeStart w:id="13"/>
      <w:r w:rsidR="003E16E7">
        <w:rPr>
          <w:rFonts w:ascii="Times New Roman" w:hAnsi="Times New Roman" w:cs="Times New Roman"/>
          <w:sz w:val="24"/>
          <w:szCs w:val="24"/>
        </w:rPr>
        <w:t xml:space="preserve">we show how accounting for </w:t>
      </w:r>
      <w:commentRangeStart w:id="14"/>
      <w:commentRangeStart w:id="15"/>
      <w:commentRangeStart w:id="16"/>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w:t>
      </w:r>
      <w:commentRangeEnd w:id="14"/>
      <w:r w:rsidR="009761E7">
        <w:rPr>
          <w:rStyle w:val="CommentReference"/>
        </w:rPr>
        <w:commentReference w:id="14"/>
      </w:r>
      <w:commentRangeEnd w:id="15"/>
      <w:r w:rsidR="004B7909">
        <w:rPr>
          <w:rStyle w:val="CommentReference"/>
        </w:rPr>
        <w:commentReference w:id="15"/>
      </w:r>
      <w:commentRangeEnd w:id="13"/>
      <w:commentRangeEnd w:id="16"/>
      <w:r w:rsidR="00C045D5">
        <w:rPr>
          <w:rStyle w:val="CommentReference"/>
        </w:rPr>
        <w:commentReference w:id="16"/>
      </w:r>
      <w:r w:rsidR="004B256A">
        <w:rPr>
          <w:rStyle w:val="CommentReference"/>
        </w:rPr>
        <w:commentReference w:id="13"/>
      </w:r>
      <w:r w:rsidR="003E16E7">
        <w:rPr>
          <w:rFonts w:ascii="Times New Roman" w:hAnsi="Times New Roman" w:cs="Times New Roman"/>
          <w:sz w:val="24"/>
          <w:szCs w:val="24"/>
        </w:rPr>
        <w:t xml:space="preserve">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 xml:space="preserve">can identify key areas that may be most resilient to future </w:t>
      </w:r>
      <w:commentRangeStart w:id="17"/>
      <w:ins w:id="18" w:author="Joseph Bennett" w:date="2020-06-10T11:13:00Z">
        <w:r w:rsidR="00AA37B4">
          <w:rPr>
            <w:rFonts w:ascii="Times New Roman" w:hAnsi="Times New Roman" w:cs="Times New Roman"/>
            <w:sz w:val="24"/>
            <w:szCs w:val="24"/>
          </w:rPr>
          <w:t>change</w:t>
        </w:r>
      </w:ins>
      <w:del w:id="19" w:author="Joseph Bennett" w:date="2020-06-10T11:13:00Z">
        <w:r w:rsidR="00D85E86" w:rsidDel="00AA37B4">
          <w:rPr>
            <w:rFonts w:ascii="Times New Roman" w:hAnsi="Times New Roman" w:cs="Times New Roman"/>
            <w:sz w:val="24"/>
            <w:szCs w:val="24"/>
          </w:rPr>
          <w:delText>pressures</w:delText>
        </w:r>
      </w:del>
      <w:commentRangeEnd w:id="17"/>
      <w:r w:rsidR="00AA37B4">
        <w:rPr>
          <w:rStyle w:val="CommentReference"/>
        </w:rPr>
        <w:commentReference w:id="17"/>
      </w:r>
      <w:r w:rsidR="00D85E86">
        <w:rPr>
          <w:rFonts w:ascii="Times New Roman" w:hAnsi="Times New Roman" w:cs="Times New Roman"/>
          <w:sz w:val="24"/>
          <w:szCs w:val="24"/>
        </w:rPr>
        <w:t>.</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commentRangeStart w:id="20"/>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commentRangeEnd w:id="20"/>
      <w:r w:rsidR="00C045D5">
        <w:rPr>
          <w:rStyle w:val="CommentReference"/>
        </w:rPr>
        <w:commentReference w:id="20"/>
      </w:r>
      <w:r w:rsidR="00D85E86">
        <w:rPr>
          <w:rFonts w:ascii="Times New Roman" w:hAnsi="Times New Roman" w:cs="Times New Roman"/>
          <w:sz w:val="24"/>
          <w:szCs w:val="24"/>
        </w:rPr>
        <w:t xml:space="preserve">. </w:t>
      </w:r>
      <w:commentRangeStart w:id="21"/>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commentRangeEnd w:id="21"/>
      <w:r w:rsidR="00245E80">
        <w:rPr>
          <w:rStyle w:val="CommentReference"/>
        </w:rPr>
        <w:commentReference w:id="21"/>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ins w:id="22" w:author="Viv Mcshane" w:date="2020-06-29T11:44:00Z">
        <w:r w:rsidR="00245E80">
          <w:rPr>
            <w:rFonts w:ascii="Times New Roman" w:hAnsi="Times New Roman" w:cs="Times New Roman"/>
            <w:sz w:val="24"/>
            <w:szCs w:val="24"/>
          </w:rPr>
          <w:t>, describing</w:t>
        </w:r>
      </w:ins>
      <w:ins w:id="23" w:author="Viv Mcshane" w:date="2020-06-29T11:53:00Z">
        <w:r w:rsidR="00E47003">
          <w:rPr>
            <w:rFonts w:ascii="Times New Roman" w:hAnsi="Times New Roman" w:cs="Times New Roman"/>
            <w:sz w:val="24"/>
            <w:szCs w:val="24"/>
          </w:rPr>
          <w:t xml:space="preserve"> how corrupt public sectors are for each nation???</w:t>
        </w:r>
      </w:ins>
      <w:ins w:id="24" w:author="Viv Mcshane" w:date="2020-06-29T11:44:00Z">
        <w:r w:rsidR="00245E80">
          <w:rPr>
            <w:rFonts w:ascii="Times New Roman" w:hAnsi="Times New Roman" w:cs="Times New Roman"/>
            <w:sz w:val="24"/>
            <w:szCs w:val="24"/>
          </w:rPr>
          <w:t>….</w:t>
        </w:r>
      </w:ins>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25"/>
      <w:r w:rsidR="00941F0E">
        <w:rPr>
          <w:rFonts w:ascii="Times New Roman" w:hAnsi="Times New Roman" w:cs="Times New Roman"/>
          <w:sz w:val="24"/>
          <w:szCs w:val="24"/>
        </w:rPr>
        <w:t>*</w:t>
      </w:r>
      <w:commentRangeEnd w:id="25"/>
      <w:r w:rsidR="00941F0E">
        <w:rPr>
          <w:rStyle w:val="CommentReference"/>
        </w:rPr>
        <w:commentReference w:id="25"/>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 xml:space="preserve">build on a classical problem formulation from the systematic conservation planning literature, the minimum set problem, where the goal is to minimize the cost of a solution while reaching feature targets. </w:t>
      </w:r>
      <w:commentRangeStart w:id="26"/>
      <w:r w:rsidR="00876DA9" w:rsidRPr="00A13108">
        <w:rPr>
          <w:rFonts w:ascii="Times New Roman" w:hAnsi="Times New Roman" w:cs="Times New Roman"/>
          <w:sz w:val="24"/>
          <w:szCs w:val="24"/>
        </w:rPr>
        <w:t>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commentRangeEnd w:id="26"/>
      <w:r w:rsidR="00C50C77">
        <w:rPr>
          <w:rStyle w:val="CommentReference"/>
        </w:rPr>
        <w:commentReference w:id="26"/>
      </w:r>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commentRangeStart w:id="27"/>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w:t>
      </w:r>
      <w:commentRangeEnd w:id="27"/>
      <w:r w:rsidR="00C50C77">
        <w:rPr>
          <w:rStyle w:val="CommentReference"/>
        </w:rPr>
        <w:commentReference w:id="27"/>
      </w:r>
      <w:r w:rsidR="00927503">
        <w:rPr>
          <w:rFonts w:ascii="Times New Roman" w:eastAsia="Times New Roman" w:hAnsi="Times New Roman" w:cs="Times New Roman"/>
          <w:sz w:val="24"/>
          <w:szCs w:val="24"/>
        </w:rPr>
        <w:t>, as 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28"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29" w:author="Joseph Bennett" w:date="2020-04-14T08:35:00Z"/>
          <w:rFonts w:ascii="Times New Roman" w:hAnsi="Times New Roman" w:cs="Times New Roman"/>
          <w:b/>
          <w:bCs/>
          <w:sz w:val="24"/>
          <w:szCs w:val="24"/>
        </w:rPr>
      </w:pPr>
      <w:commentRangeStart w:id="30"/>
      <w:commentRangeStart w:id="31"/>
      <w:commentRangeStart w:id="32"/>
      <w:commentRangeStart w:id="33"/>
      <w:commentRangeStart w:id="34"/>
      <w:commentRangeStart w:id="35"/>
      <w:del w:id="36" w:author="Joseph Bennett" w:date="2020-04-14T08:35:00Z">
        <w:r w:rsidRPr="003C0EE9" w:rsidDel="00DF7F0C">
          <w:rPr>
            <w:rFonts w:ascii="Times New Roman" w:hAnsi="Times New Roman" w:cs="Times New Roman"/>
            <w:b/>
            <w:bCs/>
            <w:sz w:val="24"/>
            <w:szCs w:val="24"/>
          </w:rPr>
          <w:delText>Results</w:delText>
        </w:r>
        <w:commentRangeEnd w:id="30"/>
        <w:r w:rsidR="009B4049" w:rsidDel="00DF7F0C">
          <w:rPr>
            <w:rStyle w:val="CommentReference"/>
          </w:rPr>
          <w:commentReference w:id="30"/>
        </w:r>
      </w:del>
      <w:commentRangeEnd w:id="31"/>
      <w:r w:rsidR="00E8699A">
        <w:rPr>
          <w:rStyle w:val="CommentReference"/>
        </w:rPr>
        <w:commentReference w:id="31"/>
      </w:r>
      <w:commentRangeEnd w:id="32"/>
      <w:r w:rsidR="00851B8D">
        <w:rPr>
          <w:rStyle w:val="CommentReference"/>
        </w:rPr>
        <w:commentReference w:id="32"/>
      </w:r>
      <w:commentRangeEnd w:id="33"/>
      <w:r w:rsidR="00BD4E48">
        <w:rPr>
          <w:rStyle w:val="CommentReference"/>
        </w:rPr>
        <w:commentReference w:id="33"/>
      </w:r>
      <w:commentRangeEnd w:id="34"/>
      <w:r w:rsidR="004B7909">
        <w:rPr>
          <w:rStyle w:val="CommentReference"/>
        </w:rPr>
        <w:commentReference w:id="34"/>
      </w:r>
      <w:commentRangeEnd w:id="35"/>
      <w:r w:rsidR="00C045D5">
        <w:rPr>
          <w:rStyle w:val="CommentReference"/>
        </w:rPr>
        <w:commentReference w:id="35"/>
      </w:r>
    </w:p>
    <w:p w14:paraId="12153D04" w14:textId="68D4866E" w:rsidR="001459A1" w:rsidRPr="00032807" w:rsidRDefault="00A508FD" w:rsidP="001459A1">
      <w:pPr>
        <w:keepNext/>
        <w:spacing w:line="480" w:lineRule="auto"/>
        <w:rPr>
          <w:rFonts w:ascii="Times New Roman" w:hAnsi="Times New Roman" w:cs="Times New Roman"/>
          <w:sz w:val="24"/>
          <w:szCs w:val="24"/>
        </w:rPr>
      </w:pPr>
      <w:r>
        <w:rPr>
          <w:rFonts w:ascii="Times New Roman" w:hAnsi="Times New Roman" w:cs="Times New Roman"/>
          <w:sz w:val="24"/>
          <w:szCs w:val="24"/>
        </w:rPr>
        <w:t>We found that priority areas for conservation to meet the 30% target varied substantially among scenarios, despite relatively similar overall extent (</w:t>
      </w:r>
      <w:commentRangeStart w:id="37"/>
      <w:r>
        <w:rPr>
          <w:rFonts w:ascii="Times New Roman" w:hAnsi="Times New Roman" w:cs="Times New Roman"/>
          <w:sz w:val="24"/>
          <w:szCs w:val="24"/>
        </w:rPr>
        <w:t>Fig. 1</w:t>
      </w:r>
      <w:commentRangeEnd w:id="37"/>
      <w:r w:rsidR="00245E80">
        <w:rPr>
          <w:rStyle w:val="CommentReference"/>
        </w:rPr>
        <w:commentReference w:id="37"/>
      </w:r>
      <w:r>
        <w:rPr>
          <w:rFonts w:ascii="Times New Roman" w:hAnsi="Times New Roman" w:cs="Times New Roman"/>
          <w:sz w:val="24"/>
          <w:szCs w:val="24"/>
        </w:rPr>
        <w:t xml:space="preserve">;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 xml:space="preserve">as defined by the </w:t>
      </w:r>
      <w:commentRangeStart w:id="38"/>
      <w:r w:rsidR="00490DFB">
        <w:rPr>
          <w:rFonts w:ascii="Times New Roman" w:hAnsi="Times New Roman" w:cs="Times New Roman"/>
          <w:sz w:val="24"/>
          <w:szCs w:val="24"/>
        </w:rPr>
        <w:t>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commentRangeEnd w:id="38"/>
      <w:r w:rsidR="00245E80">
        <w:rPr>
          <w:rStyle w:val="CommentReference"/>
        </w:rPr>
        <w:commentReference w:id="38"/>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w:t>
      </w:r>
      <w:r w:rsidR="005E27F1">
        <w:rPr>
          <w:rFonts w:ascii="Times New Roman" w:hAnsi="Times New Roman" w:cs="Times New Roman"/>
          <w:sz w:val="24"/>
          <w:szCs w:val="24"/>
        </w:rPr>
        <w:t>2.2</w:t>
      </w:r>
      <w:r w:rsidR="00DF7F0C">
        <w:rPr>
          <w:rFonts w:ascii="Times New Roman" w:hAnsi="Times New Roman" w:cs="Times New Roman"/>
          <w:sz w:val="24"/>
          <w:szCs w:val="24"/>
        </w:rPr>
        <w:t xml:space="preserve">% of </w:t>
      </w:r>
      <w:r w:rsidR="00165486">
        <w:rPr>
          <w:rFonts w:ascii="Times New Roman" w:hAnsi="Times New Roman" w:cs="Times New Roman"/>
          <w:sz w:val="24"/>
          <w:szCs w:val="24"/>
        </w:rPr>
        <w:t xml:space="preserve">Libya’s </w:t>
      </w:r>
      <w:r w:rsidR="00DF7F0C">
        <w:rPr>
          <w:rFonts w:ascii="Times New Roman" w:hAnsi="Times New Roman" w:cs="Times New Roman"/>
          <w:sz w:val="24"/>
          <w:szCs w:val="24"/>
        </w:rPr>
        <w:t xml:space="preserve">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r w:rsidR="005E27F1">
        <w:rPr>
          <w:rFonts w:ascii="Times New Roman" w:hAnsi="Times New Roman" w:cs="Times New Roman"/>
          <w:sz w:val="24"/>
          <w:szCs w:val="24"/>
        </w:rPr>
        <w:t xml:space="preserve">with 20.5% </w:t>
      </w:r>
      <w:r w:rsidR="00DF7F0C">
        <w:rPr>
          <w:rFonts w:ascii="Times New Roman" w:hAnsi="Times New Roman" w:cs="Times New Roman"/>
          <w:sz w:val="24"/>
          <w:szCs w:val="24"/>
        </w:rPr>
        <w:t>(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r w:rsidR="003E2D06">
        <w:rPr>
          <w:rFonts w:ascii="Times New Roman" w:hAnsi="Times New Roman" w:cs="Times New Roman"/>
          <w:sz w:val="24"/>
          <w:szCs w:val="24"/>
        </w:rPr>
        <w:t xml:space="preserve">was </w:t>
      </w:r>
      <w:r w:rsidR="00DF7F0C">
        <w:rPr>
          <w:rFonts w:ascii="Times New Roman" w:hAnsi="Times New Roman" w:cs="Times New Roman"/>
          <w:sz w:val="24"/>
          <w:szCs w:val="24"/>
        </w:rPr>
        <w:t xml:space="preserve">on land use change or climate only, the </w:t>
      </w:r>
      <w:r w:rsidR="00F92DBA">
        <w:rPr>
          <w:rFonts w:ascii="Times New Roman" w:hAnsi="Times New Roman" w:cs="Times New Roman"/>
          <w:sz w:val="24"/>
          <w:szCs w:val="24"/>
        </w:rPr>
        <w:t xml:space="preserve">area selected would be </w:t>
      </w:r>
      <w:r w:rsidR="00D72E86">
        <w:rPr>
          <w:rFonts w:ascii="Times New Roman" w:hAnsi="Times New Roman" w:cs="Times New Roman"/>
          <w:sz w:val="24"/>
          <w:szCs w:val="24"/>
        </w:rPr>
        <w:t>21.6</w:t>
      </w:r>
      <w:r w:rsidR="00F92DBA">
        <w:rPr>
          <w:rFonts w:ascii="Times New Roman" w:hAnsi="Times New Roman" w:cs="Times New Roman"/>
          <w:sz w:val="24"/>
          <w:szCs w:val="24"/>
        </w:rPr>
        <w:t xml:space="preserve"> and </w:t>
      </w:r>
      <w:r w:rsidR="00D72E86">
        <w:rPr>
          <w:rFonts w:ascii="Times New Roman" w:hAnsi="Times New Roman" w:cs="Times New Roman"/>
          <w:sz w:val="24"/>
          <w:szCs w:val="24"/>
        </w:rPr>
        <w:t>25.4</w:t>
      </w:r>
      <w:r w:rsidR="00F92DBA">
        <w:rPr>
          <w:rFonts w:ascii="Times New Roman" w:hAnsi="Times New Roman" w:cs="Times New Roman"/>
          <w:sz w:val="24"/>
          <w:szCs w:val="24"/>
        </w:rPr>
        <w:t>% respectively</w:t>
      </w:r>
      <w:r w:rsidR="00DF7F0C">
        <w:rPr>
          <w:rFonts w:ascii="Times New Roman" w:hAnsi="Times New Roman" w:cs="Times New Roman"/>
          <w:sz w:val="24"/>
          <w:szCs w:val="24"/>
        </w:rPr>
        <w:t xml:space="preserve">. Including all three metrics at the same time leads to </w:t>
      </w:r>
      <w:r w:rsidR="00145E45">
        <w:rPr>
          <w:rFonts w:ascii="Times New Roman" w:hAnsi="Times New Roman" w:cs="Times New Roman"/>
          <w:sz w:val="24"/>
          <w:szCs w:val="24"/>
        </w:rPr>
        <w:t>a selection of 21.2% of Libya’s land area</w:t>
      </w:r>
      <w:r w:rsidR="00DF7F0C">
        <w:rPr>
          <w:rFonts w:ascii="Times New Roman" w:hAnsi="Times New Roman" w:cs="Times New Roman"/>
          <w:sz w:val="24"/>
          <w:szCs w:val="24"/>
        </w:rPr>
        <w:t xml:space="preserve">. </w:t>
      </w:r>
      <w:commentRangeStart w:id="39"/>
      <w:commentRangeStart w:id="40"/>
      <w:commentRangeStart w:id="41"/>
      <w:commentRangeStart w:id="42"/>
      <w:r w:rsidR="00DF7F0C">
        <w:rPr>
          <w:rFonts w:ascii="Times New Roman" w:hAnsi="Times New Roman" w:cs="Times New Roman"/>
          <w:sz w:val="24"/>
          <w:szCs w:val="24"/>
        </w:rPr>
        <w:t>In</w:t>
      </w:r>
      <w:commentRangeEnd w:id="39"/>
      <w:r w:rsidR="00DF7F0C">
        <w:rPr>
          <w:rStyle w:val="CommentReference"/>
        </w:rPr>
        <w:commentReference w:id="39"/>
      </w:r>
      <w:commentRangeEnd w:id="40"/>
      <w:r w:rsidR="00775268">
        <w:rPr>
          <w:rStyle w:val="CommentReference"/>
        </w:rPr>
        <w:commentReference w:id="40"/>
      </w:r>
      <w:commentRangeEnd w:id="41"/>
      <w:r w:rsidR="008E7469">
        <w:rPr>
          <w:rStyle w:val="CommentReference"/>
        </w:rPr>
        <w:commentReference w:id="41"/>
      </w:r>
      <w:commentRangeEnd w:id="42"/>
      <w:r w:rsidR="003301C8">
        <w:rPr>
          <w:rStyle w:val="CommentReference"/>
        </w:rPr>
        <w:commentReference w:id="42"/>
      </w:r>
      <w:r w:rsidR="00DF7F0C">
        <w:rPr>
          <w:rFonts w:ascii="Times New Roman" w:hAnsi="Times New Roman" w:cs="Times New Roman"/>
          <w:sz w:val="24"/>
          <w:szCs w:val="24"/>
        </w:rPr>
        <w:t xml:space="preserve"> contrast, for Indonesia, a country of similar size to Libya but low </w:t>
      </w:r>
      <w:r w:rsidR="00DF7F0C">
        <w:rPr>
          <w:rFonts w:ascii="Times New Roman" w:hAnsi="Times New Roman" w:cs="Times New Roman"/>
          <w:sz w:val="24"/>
          <w:szCs w:val="24"/>
        </w:rPr>
        <w:lastRenderedPageBreak/>
        <w:t xml:space="preserve">levels of internal conflict the </w:t>
      </w:r>
      <w:r w:rsidR="007D1734">
        <w:rPr>
          <w:rFonts w:ascii="Times New Roman" w:hAnsi="Times New Roman" w:cs="Times New Roman"/>
          <w:sz w:val="24"/>
          <w:szCs w:val="24"/>
        </w:rPr>
        <w:t xml:space="preserve">selected area varied only slightly, from </w:t>
      </w:r>
      <w:r w:rsidR="00F530EE">
        <w:rPr>
          <w:rFonts w:ascii="Times New Roman" w:hAnsi="Times New Roman" w:cs="Times New Roman"/>
          <w:sz w:val="24"/>
          <w:szCs w:val="24"/>
        </w:rPr>
        <w:t>30.6</w:t>
      </w:r>
      <w:r w:rsidR="007D1734">
        <w:rPr>
          <w:rFonts w:ascii="Times New Roman" w:hAnsi="Times New Roman" w:cs="Times New Roman"/>
          <w:sz w:val="24"/>
          <w:szCs w:val="24"/>
        </w:rPr>
        <w:t xml:space="preserve">% to </w:t>
      </w:r>
      <w:r w:rsidR="00F530EE">
        <w:rPr>
          <w:rFonts w:ascii="Times New Roman" w:hAnsi="Times New Roman" w:cs="Times New Roman"/>
          <w:sz w:val="24"/>
          <w:szCs w:val="24"/>
        </w:rPr>
        <w:t>31.9</w:t>
      </w:r>
      <w:r w:rsidR="007D1734">
        <w:rPr>
          <w:rFonts w:ascii="Times New Roman" w:hAnsi="Times New Roman" w:cs="Times New Roman"/>
          <w:sz w:val="24"/>
          <w:szCs w:val="24"/>
        </w:rPr>
        <w:t xml:space="preserve">% across </w:t>
      </w:r>
      <w:r w:rsidR="00327691">
        <w:rPr>
          <w:rFonts w:ascii="Times New Roman" w:hAnsi="Times New Roman" w:cs="Times New Roman"/>
          <w:sz w:val="24"/>
          <w:szCs w:val="24"/>
        </w:rPr>
        <w:t>scenarios.</w:t>
      </w:r>
      <w:r w:rsidR="00DF7F0C">
        <w:rPr>
          <w:rFonts w:ascii="Times New Roman" w:hAnsi="Times New Roman" w:cs="Times New Roman"/>
          <w:sz w:val="24"/>
          <w:szCs w:val="24"/>
        </w:rPr>
        <w:t xml:space="preserve"> </w:t>
      </w:r>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Figure 3). </w:t>
      </w:r>
      <w:r w:rsidR="001459A1" w:rsidRPr="001459A1">
        <w:rPr>
          <w:rFonts w:ascii="Times New Roman" w:hAnsi="Times New Roman" w:cs="Times New Roman"/>
          <w:sz w:val="24"/>
          <w:szCs w:val="24"/>
        </w:rPr>
        <w:t xml:space="preserve">The most pronounced variation was for temperate conifer forests with a total variation of 9.1% of biome area, ranging from 31.8% for the baseline scenario, to 39.5% for the scenario incorporating governance and land use constraints. Mangroves had the second highest total variation of 6.5%, ranging from 36.8% of the biome areas for the scenario only considering governance constraints, to 43.2% for the scenario only considering the land use constraint. In contrast, Mediterranean forests or Montane Grasslands had a total variation of less than 0.72% across all scenarios. </w:t>
      </w:r>
      <w:commentRangeStart w:id="43"/>
      <w:commentRangeStart w:id="44"/>
      <w:commentRangeStart w:id="45"/>
      <w:r w:rsidR="001459A1">
        <w:rPr>
          <w:rFonts w:ascii="Times New Roman" w:hAnsi="Times New Roman" w:cs="Times New Roman"/>
          <w:sz w:val="24"/>
          <w:szCs w:val="24"/>
        </w:rPr>
        <w:t xml:space="preserve"> </w:t>
      </w:r>
      <w:commentRangeEnd w:id="43"/>
      <w:r w:rsidR="001459A1">
        <w:rPr>
          <w:rStyle w:val="CommentReference"/>
        </w:rPr>
        <w:commentReference w:id="43"/>
      </w:r>
      <w:commentRangeEnd w:id="44"/>
      <w:r w:rsidR="007568E4">
        <w:rPr>
          <w:rStyle w:val="CommentReference"/>
        </w:rPr>
        <w:commentReference w:id="44"/>
      </w:r>
      <w:commentRangeEnd w:id="45"/>
      <w:r w:rsidR="00C57BCE">
        <w:rPr>
          <w:rStyle w:val="CommentReference"/>
        </w:rPr>
        <w:commentReference w:id="45"/>
      </w:r>
    </w:p>
    <w:p w14:paraId="571D8175" w14:textId="13728E93"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w:t>
      </w:r>
      <w:commentRangeStart w:id="46"/>
      <w:r>
        <w:rPr>
          <w:rFonts w:ascii="Times New Roman" w:hAnsi="Times New Roman" w:cs="Times New Roman"/>
          <w:sz w:val="24"/>
          <w:szCs w:val="24"/>
        </w:rPr>
        <w:t xml:space="preserve">This is encouraging because it means that we can account for </w:t>
      </w:r>
      <w:ins w:id="47" w:author="Viv Mcshane" w:date="2020-06-29T12:16:00Z">
        <w:r w:rsidR="00C57BCE">
          <w:rPr>
            <w:rFonts w:ascii="Times New Roman" w:hAnsi="Times New Roman" w:cs="Times New Roman"/>
            <w:sz w:val="24"/>
            <w:szCs w:val="24"/>
          </w:rPr>
          <w:t>climate change as well as other</w:t>
        </w:r>
      </w:ins>
      <w:del w:id="48" w:author="Viv Mcshane" w:date="2020-06-29T12:16:00Z">
        <w:r w:rsidDel="00C57BCE">
          <w:rPr>
            <w:rFonts w:ascii="Times New Roman" w:hAnsi="Times New Roman" w:cs="Times New Roman"/>
            <w:sz w:val="24"/>
            <w:szCs w:val="24"/>
          </w:rPr>
          <w:delText>these important</w:delText>
        </w:r>
      </w:del>
      <w:ins w:id="49" w:author="Viv Mcshane" w:date="2020-06-29T12:16:00Z">
        <w:r w:rsidR="00C57BCE">
          <w:rPr>
            <w:rFonts w:ascii="Times New Roman" w:hAnsi="Times New Roman" w:cs="Times New Roman"/>
            <w:sz w:val="24"/>
            <w:szCs w:val="24"/>
          </w:rPr>
          <w:t xml:space="preserve"> key human</w:t>
        </w:r>
      </w:ins>
      <w:r>
        <w:rPr>
          <w:rFonts w:ascii="Times New Roman" w:hAnsi="Times New Roman" w:cs="Times New Roman"/>
          <w:sz w:val="24"/>
          <w:szCs w:val="24"/>
        </w:rPr>
        <w:t xml:space="preserve">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w:t>
      </w:r>
      <w:commentRangeEnd w:id="46"/>
      <w:r w:rsidR="00C57BCE">
        <w:rPr>
          <w:rStyle w:val="CommentReference"/>
        </w:rPr>
        <w:commentReference w:id="46"/>
      </w:r>
      <w:r>
        <w:rPr>
          <w:rFonts w:ascii="Times New Roman" w:hAnsi="Times New Roman" w:cs="Times New Roman"/>
          <w:sz w:val="24"/>
          <w:szCs w:val="24"/>
        </w:rPr>
        <w:t>,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w:t>
      </w:r>
    </w:p>
    <w:p w14:paraId="12E2B13C" w14:textId="6AFB4884"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being selected to expand the current protected area portfolio in at least 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1.5% of global land area) 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w:t>
      </w:r>
      <w:r w:rsidR="00427092">
        <w:rPr>
          <w:rFonts w:ascii="Times New Roman" w:hAnsi="Times New Roman" w:cs="Times New Roman"/>
          <w:sz w:val="24"/>
          <w:szCs w:val="24"/>
        </w:rPr>
        <w:lastRenderedPageBreak/>
        <w:t xml:space="preserve">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w:t>
      </w:r>
      <w:r w:rsidR="007C4F4E">
        <w:rPr>
          <w:rFonts w:ascii="Times New Roman" w:hAnsi="Times New Roman" w:cs="Times New Roman"/>
          <w:sz w:val="24"/>
          <w:szCs w:val="24"/>
        </w:rPr>
        <w:t xml:space="preserve">among scenarios </w:t>
      </w:r>
      <w:r w:rsidR="00427092">
        <w:rPr>
          <w:rFonts w:ascii="Times New Roman" w:hAnsi="Times New Roman" w:cs="Times New Roman"/>
          <w:sz w:val="24"/>
          <w:szCs w:val="24"/>
        </w:rPr>
        <w:t xml:space="preserve">are </w:t>
      </w:r>
      <w:commentRangeStart w:id="50"/>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commentRangeEnd w:id="50"/>
      <w:r w:rsidR="00C57BCE">
        <w:rPr>
          <w:rStyle w:val="CommentReference"/>
        </w:rPr>
        <w:commentReference w:id="50"/>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w:t>
      </w:r>
      <w:r w:rsidR="007C4F4E">
        <w:rPr>
          <w:rFonts w:ascii="Times New Roman" w:hAnsi="Times New Roman" w:cs="Times New Roman"/>
          <w:sz w:val="24"/>
          <w:szCs w:val="24"/>
        </w:rPr>
        <w:t xml:space="preserve">among scenarios </w:t>
      </w:r>
      <w:r w:rsidR="00F90369">
        <w:rPr>
          <w:rFonts w:ascii="Times New Roman" w:hAnsi="Times New Roman" w:cs="Times New Roman"/>
          <w:sz w:val="24"/>
          <w:szCs w:val="24"/>
        </w:rPr>
        <w:t xml:space="preserve">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541865" w:rsidRPr="00541865">
        <w:rPr>
          <w:rFonts w:ascii="Times New Roman" w:hAnsi="Times New Roman" w:cs="Times New Roman"/>
          <w:sz w:val="24"/>
          <w:szCs w:val="24"/>
        </w:rPr>
        <w:t>or occurs withing small portions of these areas</w:t>
      </w:r>
      <w:r w:rsidR="00F90369">
        <w:rPr>
          <w:rFonts w:ascii="Times New Roman" w:hAnsi="Times New Roman" w:cs="Times New Roman"/>
          <w:sz w:val="24"/>
          <w:szCs w:val="24"/>
        </w:rPr>
        <w:t xml:space="preserve">. </w:t>
      </w:r>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51"/>
      <w:commentRangeStart w:id="52"/>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51"/>
      <w:r w:rsidR="00A64336">
        <w:rPr>
          <w:rStyle w:val="CommentReference"/>
        </w:rPr>
        <w:commentReference w:id="51"/>
      </w:r>
      <w:commentRangeEnd w:id="52"/>
      <w:r w:rsidR="005E7560">
        <w:rPr>
          <w:rStyle w:val="CommentReference"/>
        </w:rPr>
        <w:commentReference w:id="52"/>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53"/>
      <w:commentRangeStart w:id="54"/>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53"/>
      <w:r w:rsidR="00C40F58">
        <w:rPr>
          <w:rStyle w:val="CommentReference"/>
        </w:rPr>
        <w:commentReference w:id="53"/>
      </w:r>
      <w:commentRangeEnd w:id="54"/>
      <w:r w:rsidR="005E7560">
        <w:rPr>
          <w:rStyle w:val="CommentReference"/>
        </w:rPr>
        <w:commentReference w:id="54"/>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w:t>
      </w:r>
      <w:r w:rsidR="0014008B">
        <w:rPr>
          <w:rFonts w:ascii="Times New Roman" w:eastAsia="Arial" w:hAnsi="Times New Roman" w:cs="Times New Roman"/>
          <w:color w:val="000000"/>
          <w:sz w:val="24"/>
          <w:szCs w:val="24"/>
        </w:rPr>
        <w:lastRenderedPageBreak/>
        <w:t xml:space="preserve">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B00B92C" w:rsidR="00357294" w:rsidRPr="00B02D09" w:rsidRDefault="00B9147C" w:rsidP="003067E7">
      <w:pPr>
        <w:spacing w:before="240" w:after="0" w:line="480" w:lineRule="auto"/>
        <w:rPr>
          <w:rFonts w:ascii="Times New Roman" w:hAnsi="Times New Roman" w:cs="Times New Roman"/>
          <w:b/>
          <w:bCs/>
          <w:sz w:val="24"/>
          <w:szCs w:val="24"/>
        </w:rPr>
      </w:pPr>
      <w:commentRangeStart w:id="55"/>
      <w:r>
        <w:rPr>
          <w:rFonts w:ascii="Times New Roman" w:eastAsia="Arial" w:hAnsi="Times New Roman" w:cs="Times New Roman"/>
          <w:color w:val="000000"/>
          <w:sz w:val="24"/>
          <w:szCs w:val="24"/>
        </w:rPr>
        <w:t>A</w:t>
      </w:r>
      <w:commentRangeEnd w:id="55"/>
      <w:r w:rsidR="007778E4">
        <w:rPr>
          <w:rStyle w:val="CommentReference"/>
        </w:rPr>
        <w:commentReference w:id="55"/>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w:t>
      </w:r>
      <w:commentRangeStart w:id="56"/>
      <w:r>
        <w:rPr>
          <w:rFonts w:ascii="Times New Roman" w:eastAsia="Arial" w:hAnsi="Times New Roman" w:cs="Times New Roman"/>
          <w:color w:val="000000"/>
          <w:sz w:val="24"/>
          <w:szCs w:val="24"/>
        </w:rPr>
        <w:t xml:space="preserve">uncertainties can </w:t>
      </w:r>
      <w:commentRangeEnd w:id="56"/>
      <w:r w:rsidR="00A01326">
        <w:rPr>
          <w:rStyle w:val="CommentReference"/>
        </w:rPr>
        <w:commentReference w:id="56"/>
      </w:r>
      <w:r>
        <w:rPr>
          <w:rFonts w:ascii="Times New Roman" w:eastAsia="Arial" w:hAnsi="Times New Roman" w:cs="Times New Roman"/>
          <w:color w:val="000000"/>
          <w:sz w:val="24"/>
          <w:szCs w:val="24"/>
        </w:rPr>
        <w:t xml:space="preserve">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and climate uncertainties. </w:t>
      </w:r>
      <w:commentRangeStart w:id="57"/>
      <w:r w:rsidR="007C4F4E">
        <w:rPr>
          <w:rFonts w:ascii="Times New Roman" w:eastAsia="Arial" w:hAnsi="Times New Roman" w:cs="Times New Roman"/>
          <w:color w:val="000000"/>
          <w:sz w:val="24"/>
          <w:szCs w:val="24"/>
        </w:rPr>
        <w:t>Our</w:t>
      </w:r>
      <w:commentRangeEnd w:id="57"/>
      <w:r w:rsidR="00124ECC">
        <w:rPr>
          <w:rStyle w:val="CommentReference"/>
        </w:rPr>
        <w:commentReference w:id="57"/>
      </w:r>
      <w:r w:rsidR="007C4F4E">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r w:rsidR="007C4F4E">
        <w:rPr>
          <w:rFonts w:ascii="Times New Roman" w:eastAsia="Arial" w:hAnsi="Times New Roman" w:cs="Times New Roman"/>
          <w:color w:val="000000"/>
          <w:sz w:val="24"/>
          <w:szCs w:val="24"/>
        </w:rPr>
        <w:t xml:space="preserve">pressures and uncertainties can greatly influence conservation decisions, especially in areas where specific pressures predominate. </w:t>
      </w:r>
      <w:r>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58"/>
      <w:commentRangeStart w:id="59"/>
      <w:r>
        <w:rPr>
          <w:rFonts w:ascii="Times New Roman" w:hAnsi="Times New Roman" w:cs="Times New Roman"/>
          <w:sz w:val="24"/>
          <w:szCs w:val="24"/>
        </w:rPr>
        <w:t>Figure 1: multi-panel individual scenario results</w:t>
      </w:r>
      <w:commentRangeEnd w:id="58"/>
      <w:r w:rsidR="00740E4C">
        <w:rPr>
          <w:rStyle w:val="CommentReference"/>
        </w:rPr>
        <w:commentReference w:id="58"/>
      </w:r>
      <w:commentRangeEnd w:id="59"/>
      <w:r w:rsidR="00916567">
        <w:rPr>
          <w:rStyle w:val="CommentReference"/>
        </w:rPr>
        <w:commentReference w:id="59"/>
      </w:r>
    </w:p>
    <w:p w14:paraId="61F1DE09" w14:textId="2D66EB3C" w:rsidR="00EE6396" w:rsidRDefault="00EE6396" w:rsidP="00BC1C25">
      <w:pPr>
        <w:spacing w:line="480" w:lineRule="auto"/>
        <w:rPr>
          <w:rFonts w:ascii="Times New Roman" w:hAnsi="Times New Roman" w:cs="Times New Roman"/>
          <w:sz w:val="24"/>
          <w:szCs w:val="24"/>
        </w:rPr>
      </w:pPr>
      <w:commentRangeStart w:id="60"/>
      <w:commentRangeStart w:id="61"/>
      <w:commentRangeStart w:id="62"/>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60"/>
      <w:r w:rsidR="00957547">
        <w:rPr>
          <w:rStyle w:val="CommentReference"/>
        </w:rPr>
        <w:commentReference w:id="60"/>
      </w:r>
      <w:commentRangeEnd w:id="61"/>
      <w:r w:rsidR="007778E4">
        <w:rPr>
          <w:rStyle w:val="CommentReference"/>
        </w:rPr>
        <w:commentReference w:id="61"/>
      </w:r>
      <w:commentRangeEnd w:id="62"/>
      <w:r w:rsidR="00245E80">
        <w:rPr>
          <w:rStyle w:val="CommentReference"/>
        </w:rPr>
        <w:commentReference w:id="62"/>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63"/>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63"/>
      <w:r w:rsidR="00651FA5">
        <w:rPr>
          <w:rStyle w:val="CommentReference"/>
        </w:rPr>
        <w:commentReference w:id="63"/>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64" w:name="_Hlk7000483"/>
      <w:r>
        <w:rPr>
          <w:rFonts w:cs="Times New Roman"/>
          <w:lang w:val="en-CA"/>
        </w:rPr>
        <w:t>, thus only focusing on stationary periods of the life cycle of migratory species</w:t>
      </w:r>
      <w:bookmarkEnd w:id="64"/>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65"/>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65"/>
      <w:r w:rsidR="006A29D0">
        <w:rPr>
          <w:rStyle w:val="CommentReference"/>
          <w:rFonts w:asciiTheme="minorHAnsi" w:eastAsiaTheme="minorHAnsi" w:hAnsiTheme="minorHAnsi" w:cstheme="minorBidi"/>
          <w:color w:val="auto"/>
          <w:lang w:val="en-CA" w:eastAsia="en-US"/>
        </w:rPr>
        <w:commentReference w:id="65"/>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commentRangeStart w:id="66"/>
      <w:r>
        <w:rPr>
          <w:rFonts w:ascii="Times New Roman" w:hAnsi="Times New Roman" w:cs="Times New Roman"/>
          <w:i/>
          <w:iCs/>
          <w:sz w:val="24"/>
          <w:szCs w:val="24"/>
        </w:rPr>
        <w:t>Governance</w:t>
      </w:r>
      <w:commentRangeEnd w:id="66"/>
      <w:r w:rsidR="00EF44A1">
        <w:rPr>
          <w:rStyle w:val="CommentReference"/>
        </w:rPr>
        <w:commentReference w:id="66"/>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67"/>
      <w:commentRangeEnd w:id="67"/>
      <w:r>
        <w:rPr>
          <w:rStyle w:val="CommentReference"/>
        </w:rPr>
        <w:commentReference w:id="67"/>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68"/>
      <w:commentRangeStart w:id="69"/>
      <w:commentRangeStart w:id="70"/>
      <w:r w:rsidR="00354042">
        <w:rPr>
          <w:rFonts w:ascii="Times New Roman" w:hAnsi="Times New Roman" w:cs="Times New Roman"/>
          <w:sz w:val="24"/>
          <w:szCs w:val="24"/>
        </w:rPr>
        <w:t>The target for each feature was set to 30% of their range</w:t>
      </w:r>
      <w:commentRangeEnd w:id="68"/>
      <w:del w:id="71"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69"/>
      <w:commentRangeEnd w:id="70"/>
      <w:ins w:id="72" w:author="richard" w:date="2020-02-01T10:29:00Z">
        <w:r w:rsidR="00364F67">
          <w:commentReference w:id="68"/>
        </w:r>
        <w:r w:rsidR="00B85EB7">
          <w:rPr>
            <w:rStyle w:val="CommentReference"/>
          </w:rPr>
          <w:commentReference w:id="69"/>
        </w:r>
      </w:ins>
      <w:r w:rsidR="00534F33">
        <w:rPr>
          <w:rStyle w:val="CommentReference"/>
        </w:rPr>
        <w:commentReference w:id="70"/>
      </w:r>
      <w:ins w:id="73"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74"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75"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76" w:author="Viv Mcshane" w:date="2020-06-29T12:05:00Z"/>
          <w:rFonts w:ascii="Times New Roman" w:hAnsi="Times New Roman" w:cs="Times New Roman"/>
        </w:rPr>
      </w:pPr>
      <w:ins w:id="77"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78"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79"/>
      <w:commentRangeStart w:id="80"/>
      <w:r w:rsidRPr="00236FB2">
        <w:rPr>
          <w:rFonts w:ascii="Times New Roman" w:hAnsi="Times New Roman" w:cs="Times New Roman"/>
          <w:b/>
          <w:bCs/>
          <w:sz w:val="24"/>
          <w:szCs w:val="24"/>
        </w:rPr>
        <w:lastRenderedPageBreak/>
        <w:t>Table</w:t>
      </w:r>
      <w:commentRangeEnd w:id="79"/>
      <w:r w:rsidRPr="00236FB2">
        <w:rPr>
          <w:rStyle w:val="CommentReference"/>
          <w:b/>
          <w:bCs/>
        </w:rPr>
        <w:commentReference w:id="79"/>
      </w:r>
      <w:commentRangeEnd w:id="80"/>
      <w:r w:rsidR="007B058E">
        <w:rPr>
          <w:rStyle w:val="CommentReference"/>
        </w:rPr>
        <w:commentReference w:id="80"/>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81"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82"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83"/>
      <w:r w:rsidRPr="00F852FD">
        <w:rPr>
          <w:rFonts w:ascii="Times New Roman" w:hAnsi="Times New Roman" w:cs="Times New Roman"/>
          <w:b/>
          <w:bCs/>
          <w:sz w:val="24"/>
          <w:szCs w:val="24"/>
        </w:rPr>
        <w:lastRenderedPageBreak/>
        <w:t xml:space="preserve">Table S4. </w:t>
      </w:r>
      <w:commentRangeEnd w:id="83"/>
      <w:r w:rsidR="00E47003">
        <w:rPr>
          <w:rStyle w:val="CommentReference"/>
        </w:rPr>
        <w:commentReference w:id="83"/>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84"/>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84"/>
            <w:r>
              <w:rPr>
                <w:rStyle w:val="CommentReference"/>
              </w:rPr>
              <w:commentReference w:id="84"/>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85"/>
      <w:r>
        <w:rPr>
          <w:rFonts w:ascii="Times New Roman" w:hAnsi="Times New Roman" w:cs="Times New Roman"/>
          <w:b/>
          <w:bCs/>
          <w:sz w:val="24"/>
          <w:szCs w:val="24"/>
        </w:rPr>
        <w:t>bad</w:t>
      </w:r>
      <w:commentRangeEnd w:id="85"/>
      <w:r w:rsidR="00C50C77">
        <w:rPr>
          <w:rStyle w:val="CommentReference"/>
        </w:rPr>
        <w:commentReference w:id="85"/>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4C6F15CC"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richard" w:date="2019-12-19T14:42:00Z" w:initials="r">
    <w:p w14:paraId="6082D76A" w14:textId="77777777" w:rsidR="005E7560" w:rsidRDefault="005E7560">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5E7560" w:rsidRDefault="005E7560">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5E7560" w:rsidRDefault="005E7560">
      <w:r>
        <w:rPr>
          <w:rFonts w:ascii="Liberation Serif" w:eastAsia="DejaVu Sans" w:hAnsi="Liberation Serif" w:cs="DejaVu Sans"/>
          <w:sz w:val="24"/>
          <w:szCs w:val="24"/>
          <w:lang w:val="en-US" w:bidi="en-US"/>
        </w:rPr>
        <w:t>https://www.nature.com/documents/nature-summary-paragraph.pdf</w:t>
      </w:r>
    </w:p>
  </w:comment>
  <w:comment w:id="4" w:author="Viv Mcshane" w:date="2020-06-29T11:22:00Z" w:initials="VM">
    <w:p w14:paraId="4243B8E0" w14:textId="3B864861" w:rsidR="005E7560" w:rsidRDefault="005E7560">
      <w:pPr>
        <w:pStyle w:val="CommentText"/>
      </w:pPr>
      <w:r>
        <w:rPr>
          <w:rStyle w:val="CommentReference"/>
        </w:rPr>
        <w:annotationRef/>
      </w:r>
      <w:r>
        <w:t>How does “land cover” intensify? Or is it land cover “change” and climate “change” (subsumed into one “change”? Reads awkwardly at the moment because “climate change” is such a well-known term. Can we change slightly? Maybe reverse (so “as climate and land cover change intensify”?)</w:t>
      </w:r>
    </w:p>
  </w:comment>
  <w:comment w:id="5" w:author="richard" w:date="2020-06-12T11:03:00Z" w:initials="r">
    <w:p w14:paraId="4FB5AC88" w14:textId="78385588" w:rsidR="005E7560" w:rsidRDefault="005E7560">
      <w:pPr>
        <w:pStyle w:val="CommentText"/>
      </w:pPr>
      <w:r>
        <w:rPr>
          <w:rStyle w:val="CommentReference"/>
        </w:rPr>
        <w:annotationRef/>
      </w:r>
      <w:r>
        <w:t>From Jeremy:</w:t>
      </w:r>
      <w:r>
        <w:br/>
        <w:t>“</w:t>
      </w:r>
      <w:r w:rsidRPr="00E77ACB">
        <w:t>Rather than socioeconomic or sociopolitical, I would just call the stuff based on the governance indicators ‘governance’. I think that best captures what we did. Socioeconomic risk, to me, is the land use part because those changes are driven by socioeconomics.</w:t>
      </w:r>
      <w:r>
        <w:t>”</w:t>
      </w:r>
    </w:p>
  </w:comment>
  <w:comment w:id="6" w:author="Allison Binley" w:date="2020-06-18T14:57:00Z" w:initials="AB">
    <w:p w14:paraId="32E257DB" w14:textId="359E9506" w:rsidR="005E7560" w:rsidRDefault="005E7560">
      <w:pPr>
        <w:pStyle w:val="CommentText"/>
      </w:pPr>
      <w:r>
        <w:rPr>
          <w:rStyle w:val="CommentReference"/>
        </w:rPr>
        <w:annotationRef/>
      </w:r>
      <w:r>
        <w:t>Could we also mention how we could account for all 3 and still achieve the goals without needed a substantial amount more land? This seemed like a really important result to me.</w:t>
      </w:r>
    </w:p>
  </w:comment>
  <w:comment w:id="7" w:author="richard" w:date="2020-04-15T10:47:00Z" w:initials="r">
    <w:p w14:paraId="5F4F9D96" w14:textId="004972D2" w:rsidR="005E7560" w:rsidRDefault="005E7560">
      <w:pPr>
        <w:pStyle w:val="CommentText"/>
      </w:pPr>
      <w:r>
        <w:rPr>
          <w:rStyle w:val="CommentReference"/>
        </w:rPr>
        <w:annotationRef/>
      </w:r>
      <w:r>
        <w:t>Do you mean regions of the globe, countries, …?</w:t>
      </w:r>
    </w:p>
  </w:comment>
  <w:comment w:id="8" w:author="Joseph Bennett" w:date="2020-06-10T11:08:00Z" w:initials="JB">
    <w:p w14:paraId="35711866" w14:textId="756615D4" w:rsidR="005E7560" w:rsidRDefault="005E7560">
      <w:pPr>
        <w:pStyle w:val="CommentText"/>
      </w:pPr>
      <w:r>
        <w:rPr>
          <w:rStyle w:val="CommentReference"/>
        </w:rPr>
        <w:annotationRef/>
      </w:r>
      <w:r>
        <w:t xml:space="preserve">Either. Whatever is most compelling. </w:t>
      </w:r>
    </w:p>
  </w:comment>
  <w:comment w:id="9" w:author="Allison Binley" w:date="2020-06-18T14:29:00Z" w:initials="AB">
    <w:p w14:paraId="72B6273C" w14:textId="57BAC347" w:rsidR="005E7560" w:rsidRDefault="005E7560">
      <w:pPr>
        <w:pStyle w:val="CommentText"/>
      </w:pPr>
      <w:r>
        <w:rPr>
          <w:rStyle w:val="CommentReference"/>
        </w:rPr>
        <w:annotationRef/>
      </w:r>
      <w:r>
        <w:t>In a previous version, didn’t we have more emphasis on how this approach represents a framework that can be used in conservation planning moving forward? It’s alluded to here but I liked when this was more emphasized “Our approach provides a framework for management agencies …”</w:t>
      </w:r>
    </w:p>
    <w:p w14:paraId="0C19B8CA" w14:textId="4439A685" w:rsidR="005E7560" w:rsidRDefault="005E7560">
      <w:pPr>
        <w:pStyle w:val="CommentText"/>
      </w:pPr>
    </w:p>
  </w:comment>
  <w:comment w:id="10" w:author="Viv Mcshane" w:date="2020-06-29T11:25:00Z" w:initials="VM">
    <w:p w14:paraId="79B88DD6" w14:textId="497021B6" w:rsidR="005E7560" w:rsidRDefault="005E7560">
      <w:pPr>
        <w:pStyle w:val="CommentText"/>
      </w:pPr>
      <w:r>
        <w:rPr>
          <w:rStyle w:val="CommentReference"/>
        </w:rPr>
        <w:annotationRef/>
      </w:r>
      <w:r>
        <w:t>Agree – would be good to have the forward-thinking/future-focused planning highlighted here</w:t>
      </w:r>
    </w:p>
  </w:comment>
  <w:comment w:id="11" w:author="richard" w:date="2019-12-19T14:43:00Z" w:initials="r">
    <w:p w14:paraId="35C5777D" w14:textId="7DDC1F9B" w:rsidR="005E7560" w:rsidRDefault="005E7560"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2" w:author="richard" w:date="2020-04-08T08:51:00Z" w:initials="r">
    <w:p w14:paraId="02F9C146" w14:textId="352CEA21" w:rsidR="005E7560" w:rsidRDefault="005E7560">
      <w:pPr>
        <w:pStyle w:val="CommentText"/>
      </w:pPr>
      <w:r>
        <w:rPr>
          <w:rStyle w:val="CommentReference"/>
        </w:rPr>
        <w:annotationRef/>
      </w:r>
      <w:r>
        <w:t>Rachel:</w:t>
      </w:r>
    </w:p>
    <w:p w14:paraId="35D59256" w14:textId="77777777" w:rsidR="005E7560" w:rsidRDefault="005E7560"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5E7560" w:rsidRDefault="005E7560" w:rsidP="00775A8E">
      <w:pPr>
        <w:pStyle w:val="CommentText"/>
      </w:pPr>
    </w:p>
    <w:p w14:paraId="171EC2BE" w14:textId="24394A94" w:rsidR="005E7560" w:rsidRDefault="005E7560"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14" w:author="Joseph Bennett" w:date="2020-06-10T11:12:00Z" w:initials="JB">
    <w:p w14:paraId="5DB9ACBF" w14:textId="06C443DA" w:rsidR="005E7560" w:rsidRDefault="005E7560">
      <w:pPr>
        <w:pStyle w:val="CommentText"/>
      </w:pPr>
      <w:r>
        <w:rPr>
          <w:rStyle w:val="CommentReference"/>
        </w:rPr>
        <w:annotationRef/>
      </w:r>
      <w:r>
        <w:t xml:space="preserve">Flagging these for terminology harmonization. We’ll have to do throughout once we decide. </w:t>
      </w:r>
    </w:p>
  </w:comment>
  <w:comment w:id="15" w:author="Allison Binley" w:date="2020-06-18T15:30:00Z" w:initials="AB">
    <w:p w14:paraId="0F421DFC" w14:textId="7A31E3FB" w:rsidR="005E7560" w:rsidRDefault="005E7560">
      <w:pPr>
        <w:pStyle w:val="CommentText"/>
      </w:pPr>
      <w:r>
        <w:rPr>
          <w:rStyle w:val="CommentReference"/>
        </w:rPr>
        <w:annotationRef/>
      </w:r>
      <w:r>
        <w:t>Couldn’t we simplify to just governance, land-use, and climate change? Do we need pressure?</w:t>
      </w:r>
    </w:p>
  </w:comment>
  <w:comment w:id="16" w:author="Viv Mcshane" w:date="2020-06-29T11:29:00Z" w:initials="VM">
    <w:p w14:paraId="7226159D" w14:textId="288A57E4" w:rsidR="005E7560" w:rsidRDefault="005E7560">
      <w:pPr>
        <w:pStyle w:val="CommentText"/>
      </w:pPr>
      <w:r>
        <w:rPr>
          <w:rStyle w:val="CommentReference"/>
        </w:rPr>
        <w:annotationRef/>
      </w:r>
      <w:r>
        <w:t>Agree can we remove the word pressure? Or say “accounting for multiple pressures of governance, land-use, and climate” (except governance is not really a “pressure” – more a constraint)</w:t>
      </w:r>
    </w:p>
  </w:comment>
  <w:comment w:id="13" w:author="Viv Mcshane" w:date="2020-06-29T11:27:00Z" w:initials="VM">
    <w:p w14:paraId="1A087870" w14:textId="1004A3F9" w:rsidR="005E7560" w:rsidRDefault="005E7560">
      <w:pPr>
        <w:pStyle w:val="CommentText"/>
      </w:pPr>
      <w:r>
        <w:rPr>
          <w:rStyle w:val="CommentReference"/>
        </w:rPr>
        <w:annotationRef/>
      </w:r>
      <w:r>
        <w:t>Can we be explicit about the future-focus in this sentence? Or are we backing away from that framing now (given that the data is historical trend/current?)</w:t>
      </w:r>
    </w:p>
  </w:comment>
  <w:comment w:id="17" w:author="Joseph Bennett" w:date="2020-06-10T11:13:00Z" w:initials="JB">
    <w:p w14:paraId="78A7765B" w14:textId="44379D82" w:rsidR="005E7560" w:rsidRDefault="005E7560">
      <w:pPr>
        <w:pStyle w:val="CommentText"/>
      </w:pPr>
      <w:r>
        <w:rPr>
          <w:rStyle w:val="CommentReference"/>
        </w:rPr>
        <w:annotationRef/>
      </w:r>
      <w:r>
        <w:t xml:space="preserve">This OK? </w:t>
      </w:r>
    </w:p>
  </w:comment>
  <w:comment w:id="20" w:author="Viv Mcshane" w:date="2020-06-29T11:31:00Z" w:initials="VM">
    <w:p w14:paraId="7E28FF4E" w14:textId="6AF1C82A" w:rsidR="005E7560" w:rsidRDefault="005E7560">
      <w:pPr>
        <w:pStyle w:val="CommentText"/>
      </w:pPr>
      <w:r>
        <w:rPr>
          <w:rStyle w:val="CommentReference"/>
        </w:rPr>
        <w:annotationRef/>
      </w:r>
      <w:r>
        <w:t>I don’t love the term “governance pressure” unless we set it up better?</w:t>
      </w:r>
    </w:p>
  </w:comment>
  <w:comment w:id="21" w:author="Viv Mcshane" w:date="2020-06-29T11:42:00Z" w:initials="VM">
    <w:p w14:paraId="09250EA6" w14:textId="4B12DC96" w:rsidR="005E7560" w:rsidRDefault="005E7560">
      <w:pPr>
        <w:pStyle w:val="CommentText"/>
        <w:rPr>
          <w:rFonts w:ascii="Times New Roman" w:hAnsi="Times New Roman" w:cs="Times New Roman"/>
          <w:sz w:val="24"/>
          <w:szCs w:val="24"/>
        </w:rPr>
      </w:pPr>
      <w:r>
        <w:rPr>
          <w:rStyle w:val="CommentReference"/>
        </w:rPr>
        <w:annotationRef/>
      </w:r>
      <w:r>
        <w:t>What is this dataset? I thought transparency Int just did a corruption perceptions index (which is a combination of ~13 data sources not 6). The WGI index combines 6 – I thought that was the original data you were using? But  in the methods it says “</w:t>
      </w:r>
      <w:r w:rsidRPr="005F71A7">
        <w:rPr>
          <w:rFonts w:ascii="Times New Roman" w:hAnsi="Times New Roman" w:cs="Times New Roman"/>
          <w:sz w:val="24"/>
          <w:szCs w:val="24"/>
        </w:rPr>
        <w:t xml:space="preserve">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Pr>
          <w:rFonts w:ascii="Times New Roman" w:hAnsi="Times New Roman" w:cs="Times New Roman"/>
          <w:sz w:val="24"/>
          <w:szCs w:val="24"/>
        </w:rPr>
        <w:fldChar w:fldCharType="separate"/>
      </w:r>
      <w:r w:rsidRPr="008A02F1">
        <w:rPr>
          <w:rFonts w:ascii="Times New Roman" w:hAnsi="Times New Roman" w:cs="Times New Roman"/>
          <w:sz w:val="24"/>
          <w:szCs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to capture these pressures” – so is it the CPI or the WGI that was used?</w:t>
      </w:r>
    </w:p>
    <w:p w14:paraId="1D81A64B" w14:textId="78845E5D" w:rsidR="005E7560" w:rsidRDefault="005E7560">
      <w:pPr>
        <w:pStyle w:val="CommentText"/>
      </w:pPr>
      <w:r>
        <w:t>Sorry if I am confused!</w:t>
      </w:r>
    </w:p>
    <w:p w14:paraId="4DB53B69" w14:textId="77777777" w:rsidR="005E7560" w:rsidRDefault="005E7560">
      <w:pPr>
        <w:pStyle w:val="CommentText"/>
      </w:pPr>
    </w:p>
    <w:p w14:paraId="6F34EC14" w14:textId="420E764B" w:rsidR="005E7560" w:rsidRDefault="005E7560">
      <w:pPr>
        <w:pStyle w:val="CommentText"/>
      </w:pPr>
      <w:r>
        <w:t xml:space="preserve"> I think we need to explain what this is a little better – its pretty vague ATM – if we are using the CPI as a “governance pressure” then I think we need to explicitly discuss corruption in the intro to set it up?</w:t>
      </w:r>
    </w:p>
  </w:comment>
  <w:comment w:id="25" w:author="Joseph Bennett" w:date="2020-04-14T08:23:00Z" w:initials="JB">
    <w:p w14:paraId="6DB6BF3B" w14:textId="20B47654" w:rsidR="005E7560" w:rsidRDefault="005E7560">
      <w:pPr>
        <w:pStyle w:val="CommentText"/>
      </w:pPr>
      <w:r>
        <w:rPr>
          <w:rStyle w:val="CommentReference"/>
        </w:rPr>
        <w:annotationRef/>
      </w:r>
      <w:r>
        <w:t>citation</w:t>
      </w:r>
    </w:p>
  </w:comment>
  <w:comment w:id="26" w:author="Viv Mcshane" w:date="2020-06-29T12:03:00Z" w:initials="VM">
    <w:p w14:paraId="1111E9D2" w14:textId="77777777" w:rsidR="005E7560" w:rsidRDefault="005E7560">
      <w:pPr>
        <w:pStyle w:val="CommentText"/>
      </w:pPr>
      <w:r>
        <w:rPr>
          <w:rStyle w:val="CommentReference"/>
        </w:rPr>
        <w:annotationRef/>
      </w:r>
      <w:r>
        <w:t>Its  still a little difficult to understand how pressures were included in the problem formulation/objective function.</w:t>
      </w:r>
    </w:p>
    <w:p w14:paraId="7677748E" w14:textId="77777777" w:rsidR="005E7560" w:rsidRDefault="005E7560">
      <w:pPr>
        <w:pStyle w:val="CommentText"/>
      </w:pPr>
    </w:p>
    <w:p w14:paraId="6F63C115" w14:textId="3FC81011" w:rsidR="005E7560" w:rsidRDefault="005E7560">
      <w:pPr>
        <w:pStyle w:val="CommentText"/>
      </w:pPr>
      <w:r>
        <w:t>Sorry if I forgot a discussion somewhere about this – but aren’t we using the pressures as a “constraint” to the minimum set problem? Can we explicitly say that (or am I getting it wrong)?</w:t>
      </w:r>
    </w:p>
  </w:comment>
  <w:comment w:id="27" w:author="Viv Mcshane" w:date="2020-06-29T12:00:00Z" w:initials="VM">
    <w:p w14:paraId="48AAFAAD" w14:textId="7409DB43" w:rsidR="005E7560" w:rsidRDefault="005E7560">
      <w:pPr>
        <w:pStyle w:val="CommentText"/>
      </w:pPr>
      <w:r>
        <w:rPr>
          <w:rStyle w:val="CommentReference"/>
        </w:rPr>
        <w:annotationRef/>
      </w:r>
      <w:r>
        <w:t>I feel like they are “constraint” metrics, not pressure metrics? Because we are using the data to constrain the solution ( to target lower “pressure” areas if possible?)</w:t>
      </w:r>
    </w:p>
  </w:comment>
  <w:comment w:id="30" w:author="Jeffrey Owen Hanson" w:date="2020-03-16T10:26:00Z" w:initials="JOH">
    <w:p w14:paraId="050438E1" w14:textId="1A6DF905" w:rsidR="005E7560" w:rsidRDefault="005E7560">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31" w:author="richard" w:date="2020-04-15T13:05:00Z" w:initials="r">
    <w:p w14:paraId="31DC55C9" w14:textId="64AE1410" w:rsidR="005E7560" w:rsidRDefault="005E7560">
      <w:pPr>
        <w:pStyle w:val="CommentText"/>
      </w:pPr>
      <w:r>
        <w:rPr>
          <w:rStyle w:val="CommentReference"/>
        </w:rPr>
        <w:annotationRef/>
      </w:r>
      <w:r>
        <w:t>Not sure how to best go about selecting species for this. Should we go with some well known species here or let the data drive things?</w:t>
      </w:r>
    </w:p>
  </w:comment>
  <w:comment w:id="32" w:author="richard" w:date="2020-04-24T13:37:00Z" w:initials="r">
    <w:p w14:paraId="4198E8F0" w14:textId="77777777" w:rsidR="005E7560" w:rsidRDefault="005E7560">
      <w:pPr>
        <w:pStyle w:val="CommentText"/>
      </w:pPr>
      <w:r>
        <w:rPr>
          <w:rStyle w:val="CommentReference"/>
        </w:rPr>
        <w:annotationRef/>
      </w:r>
      <w:r>
        <w:t>From Scott:</w:t>
      </w:r>
    </w:p>
    <w:p w14:paraId="791C5FA0" w14:textId="77777777" w:rsidR="005E7560" w:rsidRPr="006B1560" w:rsidRDefault="005E7560"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5E7560" w:rsidRPr="006B1560" w:rsidRDefault="005E7560"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5E7560" w:rsidRPr="006B1560" w:rsidRDefault="005E7560"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5E7560" w:rsidRPr="006B1560" w:rsidRDefault="005E7560"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5E7560" w:rsidRDefault="005E7560">
      <w:pPr>
        <w:pStyle w:val="CommentText"/>
      </w:pPr>
    </w:p>
  </w:comment>
  <w:comment w:id="33" w:author="richard" w:date="2020-06-12T11:09:00Z" w:initials="r">
    <w:p w14:paraId="21AB44F2" w14:textId="4FF5258B" w:rsidR="005E7560" w:rsidRDefault="005E7560">
      <w:pPr>
        <w:pStyle w:val="CommentText"/>
      </w:pPr>
      <w:r>
        <w:rPr>
          <w:rStyle w:val="CommentReference"/>
        </w:rPr>
        <w:annotationRef/>
      </w:r>
      <w:r>
        <w:t>What do others think?</w:t>
      </w:r>
    </w:p>
  </w:comment>
  <w:comment w:id="34" w:author="Allison Binley" w:date="2020-06-18T15:34:00Z" w:initials="AB">
    <w:p w14:paraId="6704107D" w14:textId="6B35FA9C" w:rsidR="005E7560" w:rsidRDefault="005E7560">
      <w:pPr>
        <w:pStyle w:val="CommentText"/>
      </w:pPr>
      <w:r>
        <w:rPr>
          <w:rStyle w:val="CommentReference"/>
        </w:rPr>
        <w:annotationRef/>
      </w:r>
      <w:r>
        <w:t xml:space="preserve">I like Scott’s suggestion, assuming we can show a substantial difference with and without risk. </w:t>
      </w:r>
    </w:p>
  </w:comment>
  <w:comment w:id="35" w:author="Viv Mcshane" w:date="2020-06-29T11:34:00Z" w:initials="VM">
    <w:p w14:paraId="3C087EE4" w14:textId="7B37E35B" w:rsidR="005E7560" w:rsidRDefault="005E7560">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37" w:author="Viv Mcshane" w:date="2020-06-29T11:41:00Z" w:initials="VM">
    <w:p w14:paraId="3B4BE9EA" w14:textId="35852683" w:rsidR="005E7560" w:rsidRDefault="005E7560">
      <w:pPr>
        <w:pStyle w:val="CommentText"/>
      </w:pPr>
      <w:r>
        <w:rPr>
          <w:rStyle w:val="CommentReference"/>
        </w:rPr>
        <w:annotationRef/>
      </w:r>
      <w:r>
        <w:t>Super hard to see any differences between the maps in Fig. 1 – maybe better to move that to supp and then the difference map becomes fig 1 (which is easier to see priority differences btw scenarios)</w:t>
      </w:r>
    </w:p>
  </w:comment>
  <w:comment w:id="38" w:author="Viv Mcshane" w:date="2020-06-29T11:46:00Z" w:initials="VM">
    <w:p w14:paraId="15A31355" w14:textId="199EB4AA" w:rsidR="005E7560" w:rsidRDefault="005E7560">
      <w:pPr>
        <w:pStyle w:val="CommentText"/>
      </w:pPr>
      <w:r>
        <w:rPr>
          <w:rStyle w:val="CommentReference"/>
        </w:rPr>
        <w:annotationRef/>
      </w:r>
      <w:r>
        <w:t>I’m a little confused – we are citing WGI here (which is the data I thought we were using for governance) – but above the transparency int data is cited (which I thought was just corruption only) – which data is being used for governance?</w:t>
      </w:r>
    </w:p>
  </w:comment>
  <w:comment w:id="39" w:author="Joseph Bennett" w:date="2020-04-13T10:31:00Z" w:initials="JB">
    <w:p w14:paraId="0D828FA9" w14:textId="77777777" w:rsidR="005E7560" w:rsidRDefault="005E7560" w:rsidP="00DF7F0C">
      <w:pPr>
        <w:pStyle w:val="CommentText"/>
      </w:pPr>
      <w:r>
        <w:rPr>
          <w:rStyle w:val="CommentReference"/>
        </w:rPr>
        <w:annotationRef/>
      </w:r>
      <w:r>
        <w:t xml:space="preserve">Do you think there’s room for an example of a country that’s at risk due to climate change? </w:t>
      </w:r>
    </w:p>
  </w:comment>
  <w:comment w:id="40" w:author="richard" w:date="2020-04-15T12:29:00Z" w:initials="r">
    <w:p w14:paraId="1CFDA72C" w14:textId="6BDA17EF" w:rsidR="005E7560" w:rsidRDefault="005E7560" w:rsidP="00775268">
      <w:pPr>
        <w:pStyle w:val="CommentText"/>
      </w:pPr>
      <w:r>
        <w:rPr>
          <w:rStyle w:val="CommentReference"/>
        </w:rPr>
        <w:annotationRef/>
      </w:r>
      <w:r>
        <w:t>Room for sure. Do you have an example country in mind, ideally of similar size to Libya to be comparable?</w:t>
      </w:r>
    </w:p>
    <w:p w14:paraId="28D51327" w14:textId="77777777" w:rsidR="005E7560" w:rsidRDefault="005E7560" w:rsidP="00775268">
      <w:pPr>
        <w:pStyle w:val="CommentText"/>
      </w:pPr>
    </w:p>
    <w:p w14:paraId="4A030931" w14:textId="6F9BE7AC" w:rsidR="005E7560" w:rsidRDefault="005E7560" w:rsidP="00775268">
      <w:pPr>
        <w:pStyle w:val="CommentText"/>
      </w:pPr>
      <w:r>
        <w:t>The following countries have results with less than 90% of baseline area for climate:</w:t>
      </w:r>
    </w:p>
    <w:p w14:paraId="3C635FE3" w14:textId="77777777" w:rsidR="005E7560" w:rsidRDefault="005E7560" w:rsidP="00775268">
      <w:pPr>
        <w:pStyle w:val="CommentText"/>
      </w:pPr>
      <w:r>
        <w:t>Kosovo</w:t>
      </w:r>
    </w:p>
    <w:p w14:paraId="4B6264FA" w14:textId="77777777" w:rsidR="005E7560" w:rsidRDefault="005E7560" w:rsidP="00775268">
      <w:pPr>
        <w:pStyle w:val="CommentText"/>
      </w:pPr>
      <w:r>
        <w:t>Serbia</w:t>
      </w:r>
    </w:p>
    <w:p w14:paraId="18C8AFAD" w14:textId="77777777" w:rsidR="005E7560" w:rsidRDefault="005E7560" w:rsidP="00775268">
      <w:pPr>
        <w:pStyle w:val="CommentText"/>
      </w:pPr>
      <w:r>
        <w:t>Djibouti</w:t>
      </w:r>
    </w:p>
    <w:p w14:paraId="6608460E" w14:textId="77777777" w:rsidR="005E7560" w:rsidRDefault="005E7560" w:rsidP="00775268">
      <w:pPr>
        <w:pStyle w:val="CommentText"/>
      </w:pPr>
      <w:r>
        <w:t>Montenegro</w:t>
      </w:r>
    </w:p>
    <w:p w14:paraId="6674687E" w14:textId="77777777" w:rsidR="005E7560" w:rsidRDefault="005E7560" w:rsidP="00775268">
      <w:pPr>
        <w:pStyle w:val="CommentText"/>
      </w:pPr>
      <w:r>
        <w:t>Palestina</w:t>
      </w:r>
    </w:p>
    <w:p w14:paraId="1AD988B6" w14:textId="77777777" w:rsidR="005E7560" w:rsidRDefault="005E7560" w:rsidP="00775268">
      <w:pPr>
        <w:pStyle w:val="CommentText"/>
      </w:pPr>
      <w:r>
        <w:t>Belarus</w:t>
      </w:r>
    </w:p>
    <w:p w14:paraId="265E66EA" w14:textId="77777777" w:rsidR="005E7560" w:rsidRDefault="005E7560" w:rsidP="00775268">
      <w:pPr>
        <w:pStyle w:val="CommentText"/>
      </w:pPr>
      <w:r>
        <w:t>Curaçao</w:t>
      </w:r>
    </w:p>
    <w:p w14:paraId="0E9EECB6" w14:textId="77777777" w:rsidR="005E7560" w:rsidRDefault="005E7560" w:rsidP="00775268">
      <w:pPr>
        <w:pStyle w:val="CommentText"/>
      </w:pPr>
      <w:r>
        <w:t>Tunisia</w:t>
      </w:r>
    </w:p>
    <w:p w14:paraId="01EBC375" w14:textId="77777777" w:rsidR="005E7560" w:rsidRPr="00F9100C" w:rsidRDefault="005E7560" w:rsidP="00775268">
      <w:pPr>
        <w:pStyle w:val="CommentText"/>
        <w:rPr>
          <w:lang w:val="fr-CA"/>
        </w:rPr>
      </w:pPr>
      <w:r w:rsidRPr="00F9100C">
        <w:rPr>
          <w:lang w:val="fr-CA"/>
        </w:rPr>
        <w:t>Morocco</w:t>
      </w:r>
    </w:p>
    <w:p w14:paraId="4CB621F7" w14:textId="77777777" w:rsidR="005E7560" w:rsidRPr="00F9100C" w:rsidRDefault="005E7560" w:rsidP="00775268">
      <w:pPr>
        <w:pStyle w:val="CommentText"/>
        <w:rPr>
          <w:lang w:val="fr-CA"/>
        </w:rPr>
      </w:pPr>
      <w:r w:rsidRPr="00F9100C">
        <w:rPr>
          <w:lang w:val="fr-CA"/>
        </w:rPr>
        <w:t>Portugal</w:t>
      </w:r>
    </w:p>
    <w:p w14:paraId="0241DEFF" w14:textId="77777777" w:rsidR="005E7560" w:rsidRPr="00F9100C" w:rsidRDefault="005E7560" w:rsidP="00775268">
      <w:pPr>
        <w:pStyle w:val="CommentText"/>
        <w:rPr>
          <w:lang w:val="fr-CA"/>
        </w:rPr>
      </w:pPr>
      <w:r w:rsidRPr="00F9100C">
        <w:rPr>
          <w:lang w:val="fr-CA"/>
        </w:rPr>
        <w:t>Algeria</w:t>
      </w:r>
    </w:p>
    <w:p w14:paraId="34149416" w14:textId="77777777" w:rsidR="005E7560" w:rsidRPr="00F9100C" w:rsidRDefault="005E7560" w:rsidP="00775268">
      <w:pPr>
        <w:pStyle w:val="CommentText"/>
        <w:rPr>
          <w:lang w:val="fr-CA"/>
        </w:rPr>
      </w:pPr>
      <w:r w:rsidRPr="00F9100C">
        <w:rPr>
          <w:lang w:val="fr-CA"/>
        </w:rPr>
        <w:t>Uzbekistan</w:t>
      </w:r>
    </w:p>
    <w:p w14:paraId="1481D35C" w14:textId="77777777" w:rsidR="005E7560" w:rsidRPr="00F9100C" w:rsidRDefault="005E7560" w:rsidP="00775268">
      <w:pPr>
        <w:pStyle w:val="CommentText"/>
        <w:rPr>
          <w:lang w:val="fr-CA"/>
        </w:rPr>
      </w:pPr>
      <w:r w:rsidRPr="00F9100C">
        <w:rPr>
          <w:lang w:val="fr-CA"/>
        </w:rPr>
        <w:t>Brunei</w:t>
      </w:r>
    </w:p>
    <w:p w14:paraId="53961FDA" w14:textId="77777777" w:rsidR="005E7560" w:rsidRPr="00F9100C" w:rsidRDefault="005E7560" w:rsidP="00775268">
      <w:pPr>
        <w:pStyle w:val="CommentText"/>
        <w:rPr>
          <w:lang w:val="fr-CA"/>
        </w:rPr>
      </w:pPr>
      <w:r w:rsidRPr="00F9100C">
        <w:rPr>
          <w:lang w:val="fr-CA"/>
        </w:rPr>
        <w:t>Uganda</w:t>
      </w:r>
    </w:p>
    <w:p w14:paraId="4150C736" w14:textId="77777777" w:rsidR="005E7560" w:rsidRDefault="005E7560" w:rsidP="00775268">
      <w:pPr>
        <w:pStyle w:val="CommentText"/>
      </w:pPr>
      <w:r>
        <w:t>Sierra.Leone</w:t>
      </w:r>
    </w:p>
    <w:p w14:paraId="52F7345D" w14:textId="77777777" w:rsidR="005E7560" w:rsidRDefault="005E7560" w:rsidP="00775268">
      <w:pPr>
        <w:pStyle w:val="CommentText"/>
      </w:pPr>
      <w:r>
        <w:t>Yemen</w:t>
      </w:r>
    </w:p>
    <w:p w14:paraId="70A0B424" w14:textId="77777777" w:rsidR="005E7560" w:rsidRDefault="005E7560" w:rsidP="00775268">
      <w:pPr>
        <w:pStyle w:val="CommentText"/>
      </w:pPr>
      <w:r>
        <w:t>Burkina.Faso</w:t>
      </w:r>
    </w:p>
    <w:p w14:paraId="602BB98B" w14:textId="77777777" w:rsidR="005E7560" w:rsidRDefault="005E7560" w:rsidP="00775268">
      <w:pPr>
        <w:pStyle w:val="CommentText"/>
      </w:pPr>
      <w:r>
        <w:t>Timor.Leste</w:t>
      </w:r>
    </w:p>
    <w:p w14:paraId="4B139224" w14:textId="0879FC11" w:rsidR="005E7560" w:rsidRDefault="005E7560" w:rsidP="00775268">
      <w:pPr>
        <w:pStyle w:val="CommentText"/>
      </w:pPr>
      <w:r>
        <w:t>Ukraine</w:t>
      </w:r>
    </w:p>
    <w:p w14:paraId="0E925CC4" w14:textId="71847E34" w:rsidR="005E7560" w:rsidRDefault="005E7560">
      <w:pPr>
        <w:pStyle w:val="CommentText"/>
      </w:pPr>
    </w:p>
  </w:comment>
  <w:comment w:id="41" w:author="richard" w:date="2020-06-12T11:45:00Z" w:initials="r">
    <w:p w14:paraId="087AA787" w14:textId="1C226A9A" w:rsidR="005E7560" w:rsidRDefault="005E7560">
      <w:pPr>
        <w:pStyle w:val="CommentText"/>
      </w:pPr>
      <w:r>
        <w:rPr>
          <w:rStyle w:val="CommentReference"/>
        </w:rPr>
        <w:annotationRef/>
      </w:r>
      <w:r>
        <w:t>Should we add a climate example as well?</w:t>
      </w:r>
    </w:p>
  </w:comment>
  <w:comment w:id="42" w:author="Allison Binley" w:date="2020-06-18T14:42:00Z" w:initials="AB">
    <w:p w14:paraId="4006E688" w14:textId="69DF616C" w:rsidR="005E7560" w:rsidRDefault="005E7560">
      <w:pPr>
        <w:pStyle w:val="CommentText"/>
      </w:pPr>
      <w:r>
        <w:rPr>
          <w:rStyle w:val="CommentReference"/>
        </w:rPr>
        <w:annotationRef/>
      </w:r>
      <w:r>
        <w:t>I like the idea of including a climate example. Feels a bit left out at the moment, and these examples are really strong in my opinion</w:t>
      </w:r>
    </w:p>
    <w:p w14:paraId="39A967DE" w14:textId="77777777" w:rsidR="005E7560" w:rsidRDefault="005E7560">
      <w:pPr>
        <w:pStyle w:val="CommentText"/>
      </w:pPr>
    </w:p>
    <w:p w14:paraId="76A89DAD" w14:textId="16AB2DC0" w:rsidR="005E7560" w:rsidRDefault="005E7560">
      <w:pPr>
        <w:pStyle w:val="CommentText"/>
      </w:pPr>
    </w:p>
  </w:comment>
  <w:comment w:id="43" w:author="Buxton,Rachel" w:date="2020-03-11T10:20:00Z" w:initials="B">
    <w:p w14:paraId="4F899486" w14:textId="77777777" w:rsidR="005E7560" w:rsidRDefault="005E7560" w:rsidP="001459A1">
      <w:pPr>
        <w:pStyle w:val="CommentText"/>
      </w:pPr>
      <w:r>
        <w:rPr>
          <w:rStyle w:val="CommentReference"/>
        </w:rPr>
        <w:annotationRef/>
      </w:r>
      <w:r>
        <w:t>Might be good to have some discussion around this.</w:t>
      </w:r>
    </w:p>
    <w:p w14:paraId="6C13BC68" w14:textId="77777777" w:rsidR="005E7560" w:rsidRDefault="005E7560" w:rsidP="001459A1">
      <w:pPr>
        <w:pStyle w:val="CommentText"/>
      </w:pPr>
    </w:p>
    <w:p w14:paraId="4C2FD8EB" w14:textId="77777777" w:rsidR="005E7560" w:rsidRDefault="005E7560" w:rsidP="001459A1">
      <w:pPr>
        <w:pStyle w:val="CommentText"/>
      </w:pPr>
      <w:r>
        <w:t>Interesting that temperate conifer forests have the highest variation – does that include boreal forests?</w:t>
      </w:r>
    </w:p>
    <w:p w14:paraId="62A18204" w14:textId="77777777" w:rsidR="005E7560" w:rsidRDefault="005E7560" w:rsidP="001459A1">
      <w:pPr>
        <w:pStyle w:val="CommentText"/>
      </w:pPr>
    </w:p>
    <w:p w14:paraId="6905BAB4" w14:textId="77777777" w:rsidR="005E7560" w:rsidRDefault="005E7560" w:rsidP="001459A1">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44" w:author="richard" w:date="2020-06-12T16:05:00Z" w:initials="r">
    <w:p w14:paraId="29226012" w14:textId="626DD180" w:rsidR="005E7560" w:rsidRDefault="005E7560">
      <w:pPr>
        <w:pStyle w:val="CommentText"/>
      </w:pPr>
      <w:r>
        <w:rPr>
          <w:rStyle w:val="CommentReference"/>
        </w:rPr>
        <w:annotationRef/>
      </w:r>
      <w:r>
        <w:t>Good point. I’ve added a supp mat figures showing the biomes now (Fig. S5). What we see is largely related to the size of the two biomes (both are relatively small) and their spatial distribution. Happy to look into this more quantitatively if people think it would be a good idea. Right now biomes are a bit of a side note for sure. I just wasn’t sure if including biomes was the way to go (I don’t feel strongly either way).</w:t>
      </w:r>
    </w:p>
  </w:comment>
  <w:comment w:id="45" w:author="Viv Mcshane" w:date="2020-06-29T12:12:00Z" w:initials="VM">
    <w:p w14:paraId="74C0CAC8" w14:textId="5B4C11BD" w:rsidR="005E7560" w:rsidRDefault="005E7560">
      <w:pPr>
        <w:pStyle w:val="CommentText"/>
      </w:pPr>
      <w:r>
        <w:rPr>
          <w:rStyle w:val="CommentReference"/>
        </w:rPr>
        <w:annotationRef/>
      </w:r>
      <w:r>
        <w:t>I think having the biomes in here is important – it makes the “numbers” a little more relatable? Some discussion on the differences in terms of governance/land-use change for respective nations where these biomes are would be interesting (or discussion on the properties of forests etc – I would assume that conifer forests are heavily logged and so this is contributing to the vast differences given different scenarios – similarly I think mangroves have high extraction?</w:t>
      </w:r>
    </w:p>
  </w:comment>
  <w:comment w:id="46" w:author="Viv Mcshane" w:date="2020-06-29T12:15:00Z" w:initials="VM">
    <w:p w14:paraId="65EB10AD" w14:textId="7E9AF0A8" w:rsidR="005E7560" w:rsidRDefault="005E7560">
      <w:pPr>
        <w:pStyle w:val="CommentText"/>
      </w:pPr>
      <w:r>
        <w:rPr>
          <w:rStyle w:val="CommentReference"/>
        </w:rPr>
        <w:annotationRef/>
      </w:r>
      <w:r>
        <w:t>Can we please explicitly mention climate change here? That’s the most interesting thing about this part IMO</w:t>
      </w:r>
    </w:p>
  </w:comment>
  <w:comment w:id="50" w:author="Viv Mcshane" w:date="2020-06-29T12:17:00Z" w:initials="VM">
    <w:p w14:paraId="6A0D86A0" w14:textId="7CF75BC0" w:rsidR="005E7560" w:rsidRDefault="005E7560">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42D4699D" w14:textId="77777777" w:rsidR="005E7560" w:rsidRDefault="005E7560">
      <w:pPr>
        <w:pStyle w:val="CommentText"/>
      </w:pPr>
      <w:r>
        <w:t>Canada has a higher governance index than the other countries, I think Egypt has the lowest of this group – what does this mean for their ability to enact protection?</w:t>
      </w:r>
    </w:p>
    <w:p w14:paraId="5D743308" w14:textId="77777777" w:rsidR="005E7560" w:rsidRDefault="005E7560">
      <w:pPr>
        <w:pStyle w:val="CommentText"/>
      </w:pPr>
    </w:p>
    <w:p w14:paraId="13E19A06" w14:textId="335E20BD" w:rsidR="005E7560" w:rsidRDefault="005E7560">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5375D0FC" w14:textId="77777777" w:rsidR="005E7560" w:rsidRDefault="005E7560">
      <w:pPr>
        <w:pStyle w:val="CommentText"/>
      </w:pPr>
    </w:p>
    <w:p w14:paraId="05C81A6C" w14:textId="12349816" w:rsidR="005E7560" w:rsidRDefault="005E7560">
      <w:pPr>
        <w:pStyle w:val="CommentText"/>
      </w:pPr>
      <w:r>
        <w:t>Just some food for thought!</w:t>
      </w:r>
    </w:p>
  </w:comment>
  <w:comment w:id="51" w:author="richard" w:date="2020-06-12T11:05:00Z" w:initials="r">
    <w:p w14:paraId="5C02AEBF" w14:textId="653DBF29" w:rsidR="005E7560" w:rsidRDefault="005E7560">
      <w:pPr>
        <w:pStyle w:val="CommentText"/>
      </w:pPr>
      <w:r>
        <w:rPr>
          <w:rStyle w:val="CommentReference"/>
        </w:rPr>
        <w:annotationRef/>
      </w:r>
      <w:r>
        <w:t>Working on structuring and then running this.</w:t>
      </w:r>
    </w:p>
  </w:comment>
  <w:comment w:id="52" w:author="Viv Mcshane" w:date="2020-06-29T12:26:00Z" w:initials="VM">
    <w:p w14:paraId="502A47EC" w14:textId="3CA8D8EB" w:rsidR="005E7560" w:rsidRDefault="005E7560">
      <w:pPr>
        <w:pStyle w:val="CommentText"/>
      </w:pPr>
      <w:r>
        <w:rPr>
          <w:rStyle w:val="CommentReference"/>
        </w:rPr>
        <w:annotationRef/>
      </w:r>
      <w:r>
        <w:t>You’ve removed the framing around uncertainty so I don’t think this is necessary</w:t>
      </w:r>
    </w:p>
  </w:comment>
  <w:comment w:id="53" w:author="richard" w:date="2020-04-15T13:14:00Z" w:initials="r">
    <w:p w14:paraId="566EC2F8" w14:textId="4F09C282" w:rsidR="005E7560" w:rsidRDefault="005E7560">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5E7560" w:rsidRDefault="005E7560">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5E7560" w:rsidRDefault="005E7560">
      <w:pPr>
        <w:pStyle w:val="CommentText"/>
      </w:pPr>
      <w:r>
        <w:t xml:space="preserve">And Jeff’s Nature paper. </w:t>
      </w:r>
    </w:p>
    <w:p w14:paraId="054B3FFC" w14:textId="754D72A5" w:rsidR="005E7560" w:rsidRDefault="005E7560">
      <w:pPr>
        <w:pStyle w:val="CommentText"/>
      </w:pPr>
    </w:p>
  </w:comment>
  <w:comment w:id="54" w:author="Viv Mcshane" w:date="2020-06-29T12:27:00Z" w:initials="VM">
    <w:p w14:paraId="5EE9D9C3" w14:textId="77777777" w:rsidR="005E7560" w:rsidRDefault="005E7560">
      <w:pPr>
        <w:pStyle w:val="CommentText"/>
      </w:pPr>
      <w:r>
        <w:rPr>
          <w:rStyle w:val="CommentReference"/>
        </w:rPr>
        <w:annotationRef/>
      </w:r>
      <w:r>
        <w:t xml:space="preserve">Yes to acknowledge stuff done before – </w:t>
      </w:r>
    </w:p>
    <w:p w14:paraId="64957F97" w14:textId="15B6D2AC" w:rsidR="005E7560" w:rsidRDefault="005E7560">
      <w:pPr>
        <w:pStyle w:val="CommentText"/>
      </w:pPr>
      <w:r>
        <w:t>e.g. global prioritisation for governance alone (Eklund et al 2011)</w:t>
      </w:r>
    </w:p>
    <w:p w14:paraId="21BCBE7E" w14:textId="6054541E" w:rsidR="005E7560" w:rsidRDefault="005E7560">
      <w:pPr>
        <w:pStyle w:val="CommentText"/>
      </w:pPr>
      <w:r>
        <w:t>There’s lots of regional work starting to account for climate change and land-use in prioritisations, but good to highlight the need for global maps to guide conservation investment for agencies working across the globe like NGOS etc?</w:t>
      </w:r>
    </w:p>
    <w:p w14:paraId="093C32D2" w14:textId="6064DBED" w:rsidR="005E7560" w:rsidRDefault="005E7560">
      <w:pPr>
        <w:pStyle w:val="CommentText"/>
      </w:pPr>
    </w:p>
  </w:comment>
  <w:comment w:id="55" w:author="Joseph Bennett" w:date="2020-04-14T09:00:00Z" w:initials="JB">
    <w:p w14:paraId="16F4CE2E" w14:textId="0E404A54" w:rsidR="005E7560" w:rsidRDefault="005E7560">
      <w:pPr>
        <w:pStyle w:val="CommentText"/>
      </w:pPr>
      <w:r>
        <w:rPr>
          <w:rStyle w:val="CommentReference"/>
        </w:rPr>
        <w:annotationRef/>
      </w:r>
      <w:r>
        <w:t>Once stuff in caps above is done I can try to strengthen conluding para</w:t>
      </w:r>
    </w:p>
  </w:comment>
  <w:comment w:id="56" w:author="Viv Mcshane" w:date="2020-06-29T12:38:00Z" w:initials="VM">
    <w:p w14:paraId="28DDD0C3" w14:textId="290121D5" w:rsidR="00A01326" w:rsidRDefault="00A01326">
      <w:pPr>
        <w:pStyle w:val="CommentText"/>
      </w:pPr>
      <w:r>
        <w:rPr>
          <w:rStyle w:val="CommentReference"/>
        </w:rPr>
        <w:annotationRef/>
      </w:r>
      <w:r>
        <w:t>Do we still need to talk about uncertainty here? I think maybe we need to introduce uncertainty in the intro if its going to be a topic of discussion at the end</w:t>
      </w:r>
    </w:p>
  </w:comment>
  <w:comment w:id="57" w:author="Joseph Bennett" w:date="2020-06-11T06:35:00Z" w:initials="JB">
    <w:p w14:paraId="48110054" w14:textId="371838E3" w:rsidR="005E7560" w:rsidRDefault="005E7560">
      <w:pPr>
        <w:pStyle w:val="CommentText"/>
      </w:pPr>
      <w:r>
        <w:rPr>
          <w:rStyle w:val="CommentReference"/>
        </w:rPr>
        <w:annotationRef/>
      </w:r>
      <w:r>
        <w:t>Should we have a sentence just before this one comparing to previous analyses that have just done biodiversity, or maybe one extra thing?</w:t>
      </w:r>
    </w:p>
  </w:comment>
  <w:comment w:id="58" w:author="Jeffrey Owen Hanson" w:date="2020-03-16T10:42:00Z" w:initials="JOH">
    <w:p w14:paraId="4DB89186" w14:textId="4E818480" w:rsidR="005E7560" w:rsidRDefault="005E7560">
      <w:pPr>
        <w:pStyle w:val="CommentText"/>
      </w:pPr>
      <w:r>
        <w:rPr>
          <w:rStyle w:val="CommentReference"/>
        </w:rPr>
        <w:annotationRef/>
      </w:r>
      <w:r>
        <w:t>Perhaps you could use different colors for “protected area”, “only selected in this scenario”, “selected in at least one other scenario too”?</w:t>
      </w:r>
    </w:p>
  </w:comment>
  <w:comment w:id="59" w:author="richard" w:date="2020-06-12T11:06:00Z" w:initials="r">
    <w:p w14:paraId="30D03DD7" w14:textId="2B859554" w:rsidR="005E7560" w:rsidRDefault="005E7560">
      <w:pPr>
        <w:pStyle w:val="CommentText"/>
      </w:pPr>
      <w:r>
        <w:rPr>
          <w:rStyle w:val="CommentReference"/>
        </w:rPr>
        <w:annotationRef/>
      </w:r>
      <w:r>
        <w:t>I think that would be too busy. Probably best to move to supp mat.</w:t>
      </w:r>
    </w:p>
  </w:comment>
  <w:comment w:id="60" w:author="richard" w:date="2020-03-03T08:22:00Z" w:initials="r">
    <w:p w14:paraId="482D7CE4" w14:textId="77777777" w:rsidR="005E7560" w:rsidRDefault="005E7560">
      <w:pPr>
        <w:pStyle w:val="CommentText"/>
      </w:pPr>
      <w:r>
        <w:rPr>
          <w:rStyle w:val="CommentReference"/>
        </w:rPr>
        <w:annotationRef/>
      </w:r>
      <w:r>
        <w:t>Placeholder. Need to make this more useful</w:t>
      </w:r>
    </w:p>
    <w:p w14:paraId="0C87499A" w14:textId="389407F5" w:rsidR="005E7560" w:rsidRDefault="005E7560">
      <w:pPr>
        <w:pStyle w:val="CommentText"/>
      </w:pPr>
      <w:r>
        <w:t>Might also need to go into supp mat to save space</w:t>
      </w:r>
    </w:p>
  </w:comment>
  <w:comment w:id="61" w:author="Joseph Bennett" w:date="2020-04-14T09:02:00Z" w:initials="JB">
    <w:p w14:paraId="1A141592" w14:textId="77777777" w:rsidR="005E7560" w:rsidRDefault="005E7560">
      <w:pPr>
        <w:pStyle w:val="CommentText"/>
      </w:pPr>
      <w:r>
        <w:rPr>
          <w:rStyle w:val="CommentReference"/>
        </w:rPr>
        <w:annotationRef/>
      </w:r>
      <w:r>
        <w:t xml:space="preserve">If we can fix the colours, could keep in the main? </w:t>
      </w:r>
    </w:p>
    <w:p w14:paraId="68F85DCB" w14:textId="77777777" w:rsidR="005E7560" w:rsidRDefault="005E7560">
      <w:pPr>
        <w:pStyle w:val="CommentText"/>
      </w:pPr>
    </w:p>
    <w:p w14:paraId="7E8EB4EC" w14:textId="3928BB35" w:rsidR="005E7560" w:rsidRDefault="005E7560">
      <w:pPr>
        <w:pStyle w:val="CommentText"/>
      </w:pPr>
      <w:r>
        <w:t xml:space="preserve">Or could provide baseline versus all three together, then present all scenarios in the SI? </w:t>
      </w:r>
    </w:p>
  </w:comment>
  <w:comment w:id="62" w:author="Viv Mcshane" w:date="2020-06-29T11:39:00Z" w:initials="VM">
    <w:p w14:paraId="2F1568A8" w14:textId="66C0BB5E" w:rsidR="005E7560" w:rsidRDefault="005E7560">
      <w:pPr>
        <w:pStyle w:val="CommentText"/>
      </w:pPr>
      <w:r>
        <w:rPr>
          <w:rStyle w:val="CommentReference"/>
        </w:rPr>
        <w:annotationRef/>
      </w:r>
      <w:r>
        <w:t>Yes – difficult to see any large differences in these images – the difference map in fig 2 is a better comparison – this is good in supp</w:t>
      </w:r>
    </w:p>
  </w:comment>
  <w:comment w:id="63" w:author="Viv Mcshane" w:date="2020-03-16T10:06:00Z" w:initials="VM">
    <w:p w14:paraId="149BA32E" w14:textId="3003193A" w:rsidR="005E7560" w:rsidRDefault="005E7560">
      <w:pPr>
        <w:pStyle w:val="CommentText"/>
      </w:pPr>
      <w:r>
        <w:rPr>
          <w:rStyle w:val="CommentReference"/>
        </w:rPr>
        <w:annotationRef/>
      </w:r>
      <w:r>
        <w:t>Can we make the grey lighter in the background so that the blue stands out more? Its very hard to see with the country background colour.</w:t>
      </w:r>
    </w:p>
  </w:comment>
  <w:comment w:id="65" w:author="richard" w:date="2020-01-06T15:31:00Z" w:initials="r">
    <w:p w14:paraId="4DD25A8C" w14:textId="4F9C02CD" w:rsidR="005E7560" w:rsidRDefault="005E7560">
      <w:pPr>
        <w:pStyle w:val="CommentText"/>
      </w:pPr>
      <w:r>
        <w:rPr>
          <w:rStyle w:val="CommentReference"/>
        </w:rPr>
        <w:annotationRef/>
      </w:r>
      <w:r>
        <w:t>Total: 30930</w:t>
      </w:r>
    </w:p>
  </w:comment>
  <w:comment w:id="66" w:author="Joseph Bennett" w:date="2020-06-11T06:27:00Z" w:initials="JB">
    <w:p w14:paraId="5FCA974D" w14:textId="150D3FF6" w:rsidR="005E7560" w:rsidRDefault="005E7560">
      <w:pPr>
        <w:pStyle w:val="CommentText"/>
      </w:pPr>
      <w:r>
        <w:rPr>
          <w:rStyle w:val="CommentReference"/>
        </w:rPr>
        <w:annotationRef/>
      </w:r>
      <w:r>
        <w:t>Socio-political?</w:t>
      </w:r>
    </w:p>
  </w:comment>
  <w:comment w:id="67" w:author="richard" w:date="2020-03-03T12:47:00Z" w:initials="r">
    <w:p w14:paraId="0E5EC58A" w14:textId="1BBF8A37" w:rsidR="005E7560" w:rsidRDefault="005E7560">
      <w:pPr>
        <w:pStyle w:val="CommentText"/>
      </w:pPr>
      <w:r>
        <w:rPr>
          <w:rStyle w:val="CommentReference"/>
        </w:rPr>
        <w:annotationRef/>
      </w:r>
      <w:r>
        <w:t>We should probably add the maths in here. Jeff, would you be able to do that?</w:t>
      </w:r>
    </w:p>
  </w:comment>
  <w:comment w:id="68" w:author="Unknown Author" w:date="2020-01-15T13:03:00Z" w:initials="">
    <w:p w14:paraId="28762C38" w14:textId="77777777" w:rsidR="005E7560" w:rsidRDefault="005E7560">
      <w:r>
        <w:rPr>
          <w:rFonts w:ascii="Calibri" w:hAnsi="Calibri"/>
          <w:sz w:val="20"/>
        </w:rPr>
        <w:t>This will require some justification, standard approaches (though poorly justified) using log-linear scaling to calculate targets.</w:t>
      </w:r>
    </w:p>
  </w:comment>
  <w:comment w:id="69" w:author="Joseph Bennett" w:date="2020-01-11T07:23:00Z" w:initials="JB">
    <w:p w14:paraId="1FB287EC" w14:textId="75C88669" w:rsidR="005E7560" w:rsidRDefault="005E7560">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70" w:author="richard" w:date="2020-03-03T11:25:00Z" w:initials="r">
    <w:p w14:paraId="5704DF23" w14:textId="249B360B" w:rsidR="005E7560" w:rsidRDefault="005E7560">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79" w:author="Joseph Bennett" w:date="2020-04-14T09:01:00Z" w:initials="JB">
    <w:p w14:paraId="34DACA19" w14:textId="77777777" w:rsidR="005E7560" w:rsidRDefault="005E7560" w:rsidP="00A70CCC">
      <w:pPr>
        <w:pStyle w:val="CommentText"/>
      </w:pPr>
      <w:r>
        <w:rPr>
          <w:rStyle w:val="CommentReference"/>
        </w:rPr>
        <w:annotationRef/>
      </w:r>
      <w:r>
        <w:t>I’m not totally clear on this table, and wondering if it should go in SI and identify the countries that represent the extremes?</w:t>
      </w:r>
    </w:p>
  </w:comment>
  <w:comment w:id="80" w:author="richard" w:date="2020-06-12T11:08:00Z" w:initials="r">
    <w:p w14:paraId="52EBA948" w14:textId="502EE814" w:rsidR="005E7560" w:rsidRDefault="005E7560">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83" w:author="Viv Mcshane" w:date="2020-06-29T11:59:00Z" w:initials="VM">
    <w:p w14:paraId="4402BA93" w14:textId="49D43C6A" w:rsidR="005E7560" w:rsidRDefault="005E7560">
      <w:pPr>
        <w:pStyle w:val="CommentText"/>
      </w:pPr>
      <w:r>
        <w:rPr>
          <w:rStyle w:val="CommentReference"/>
        </w:rPr>
        <w:annotationRef/>
      </w:r>
      <w:r>
        <w:t>OK – so it is the WGI data that was used – in which case we need to remove the reference to transparency data in the beginning</w:t>
      </w:r>
    </w:p>
  </w:comment>
  <w:comment w:id="84" w:author="Jeremy Pittman" w:date="2020-04-24T13:28:00Z" w:initials="JP">
    <w:p w14:paraId="2D385FF6" w14:textId="77777777" w:rsidR="005E7560" w:rsidRDefault="005E7560"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85" w:author="Viv Mcshane" w:date="2020-06-29T12:07:00Z" w:initials="VM">
    <w:p w14:paraId="001CD08A" w14:textId="2916F75F" w:rsidR="005E7560" w:rsidRDefault="005E7560">
      <w:pPr>
        <w:pStyle w:val="CommentText"/>
      </w:pPr>
      <w:r>
        <w:rPr>
          <w:rStyle w:val="CommentReference"/>
        </w:rPr>
        <w:annotationRef/>
      </w:r>
      <w:r>
        <w:t>Can we say “poor” or something else instead of “b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4243B8E0" w15:done="0"/>
  <w15:commentEx w15:paraId="4FB5AC88" w15:done="0"/>
  <w15:commentEx w15:paraId="32E257DB" w15:done="0"/>
  <w15:commentEx w15:paraId="5F4F9D96" w15:done="0"/>
  <w15:commentEx w15:paraId="35711866" w15:paraIdParent="5F4F9D96" w15:done="0"/>
  <w15:commentEx w15:paraId="0C19B8CA" w15:done="0"/>
  <w15:commentEx w15:paraId="79B88DD6" w15:paraIdParent="0C19B8CA" w15:done="0"/>
  <w15:commentEx w15:paraId="35C5777D" w15:done="0"/>
  <w15:commentEx w15:paraId="171EC2BE" w15:paraIdParent="35C5777D" w15:done="0"/>
  <w15:commentEx w15:paraId="5DB9ACBF" w15:done="0"/>
  <w15:commentEx w15:paraId="0F421DFC" w15:paraIdParent="5DB9ACBF" w15:done="0"/>
  <w15:commentEx w15:paraId="7226159D" w15:paraIdParent="5DB9ACBF" w15:done="0"/>
  <w15:commentEx w15:paraId="1A087870" w15:done="0"/>
  <w15:commentEx w15:paraId="78A7765B" w15:done="0"/>
  <w15:commentEx w15:paraId="7E28FF4E" w15:done="0"/>
  <w15:commentEx w15:paraId="6F34EC14" w15:done="0"/>
  <w15:commentEx w15:paraId="6DB6BF3B" w15:done="0"/>
  <w15:commentEx w15:paraId="6F63C115" w15:done="0"/>
  <w15:commentEx w15:paraId="48AAFAAD" w15:done="0"/>
  <w15:commentEx w15:paraId="050438E1" w15:done="0"/>
  <w15:commentEx w15:paraId="31DC55C9" w15:paraIdParent="050438E1" w15:done="0"/>
  <w15:commentEx w15:paraId="65EC5D82" w15:paraIdParent="050438E1" w15:done="0"/>
  <w15:commentEx w15:paraId="21AB44F2" w15:paraIdParent="050438E1" w15:done="0"/>
  <w15:commentEx w15:paraId="6704107D" w15:paraIdParent="050438E1" w15:done="0"/>
  <w15:commentEx w15:paraId="3C087EE4" w15:paraIdParent="050438E1" w15:done="0"/>
  <w15:commentEx w15:paraId="3B4BE9EA" w15:done="0"/>
  <w15:commentEx w15:paraId="15A31355" w15:done="0"/>
  <w15:commentEx w15:paraId="0D828FA9" w15:done="0"/>
  <w15:commentEx w15:paraId="0E925CC4" w15:paraIdParent="0D828FA9" w15:done="0"/>
  <w15:commentEx w15:paraId="087AA787" w15:paraIdParent="0D828FA9" w15:done="0"/>
  <w15:commentEx w15:paraId="76A89DAD" w15:paraIdParent="0D828FA9" w15:done="0"/>
  <w15:commentEx w15:paraId="6905BAB4" w15:done="0"/>
  <w15:commentEx w15:paraId="29226012" w15:paraIdParent="6905BAB4" w15:done="0"/>
  <w15:commentEx w15:paraId="74C0CAC8" w15:paraIdParent="6905BAB4" w15:done="0"/>
  <w15:commentEx w15:paraId="65EB10AD" w15:done="0"/>
  <w15:commentEx w15:paraId="05C81A6C" w15:done="0"/>
  <w15:commentEx w15:paraId="5C02AEBF" w15:done="0"/>
  <w15:commentEx w15:paraId="502A47EC" w15:paraIdParent="5C02AEBF" w15:done="0"/>
  <w15:commentEx w15:paraId="054B3FFC" w15:done="0"/>
  <w15:commentEx w15:paraId="093C32D2" w15:paraIdParent="054B3FFC" w15:done="0"/>
  <w15:commentEx w15:paraId="16F4CE2E" w15:done="0"/>
  <w15:commentEx w15:paraId="28DDD0C3" w15:done="0"/>
  <w15:commentEx w15:paraId="48110054"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4DD25A8C" w15:done="0"/>
  <w15:commentEx w15:paraId="5FCA974D" w15:done="0"/>
  <w15:commentEx w15:paraId="0E5EC58A" w15:done="0"/>
  <w15:commentEx w15:paraId="28762C38" w15:done="0"/>
  <w15:commentEx w15:paraId="1FB287EC" w15:done="0"/>
  <w15:commentEx w15:paraId="5704DF23" w15:paraIdParent="1FB287EC" w15:done="0"/>
  <w15:commentEx w15:paraId="34DACA19" w15:done="0"/>
  <w15:commentEx w15:paraId="52EBA948" w15:paraIdParent="34DACA19" w15:done="0"/>
  <w15:commentEx w15:paraId="4402BA93" w15:done="0"/>
  <w15:commentEx w15:paraId="2D385FF6" w15:done="0"/>
  <w15:commentEx w15:paraId="001CD0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4D76" w16cex:dateUtc="2020-06-29T18:22:00Z"/>
  <w16cex:commentExtensible w16cex:durableId="228DDF80" w16cex:dateUtc="2020-06-12T18:03:00Z"/>
  <w16cex:commentExtensible w16cex:durableId="2295FF53" w16cex:dateUtc="2020-06-18T21:57:00Z"/>
  <w16cex:commentExtensible w16cex:durableId="228B3DB0" w16cex:dateUtc="2020-06-10T15:08:00Z"/>
  <w16cex:commentExtensible w16cex:durableId="2295F8CC" w16cex:dateUtc="2020-06-18T21:29:00Z"/>
  <w16cex:commentExtensible w16cex:durableId="22A44E13" w16cex:dateUtc="2020-06-29T18:25:00Z"/>
  <w16cex:commentExtensible w16cex:durableId="228B3EB4" w16cex:dateUtc="2020-06-10T15:12:00Z"/>
  <w16cex:commentExtensible w16cex:durableId="2296070C" w16cex:dateUtc="2020-06-18T22:30:00Z"/>
  <w16cex:commentExtensible w16cex:durableId="22A44F11" w16cex:dateUtc="2020-06-29T18:29:00Z"/>
  <w16cex:commentExtensible w16cex:durableId="22A44EA6" w16cex:dateUtc="2020-06-29T18:27:00Z"/>
  <w16cex:commentExtensible w16cex:durableId="228B3EDD" w16cex:dateUtc="2020-06-10T15:13:00Z"/>
  <w16cex:commentExtensible w16cex:durableId="22A44F94" w16cex:dateUtc="2020-06-29T18:31:00Z"/>
  <w16cex:commentExtensible w16cex:durableId="22A45237" w16cex:dateUtc="2020-06-29T18:42:00Z"/>
  <w16cex:commentExtensible w16cex:durableId="22A456FB" w16cex:dateUtc="2020-06-29T19:03:00Z"/>
  <w16cex:commentExtensible w16cex:durableId="22A45648" w16cex:dateUtc="2020-06-29T19:00:00Z"/>
  <w16cex:commentExtensible w16cex:durableId="228DE101" w16cex:dateUtc="2020-06-12T18:09:00Z"/>
  <w16cex:commentExtensible w16cex:durableId="229607E9" w16cex:dateUtc="2020-06-18T22:34:00Z"/>
  <w16cex:commentExtensible w16cex:durableId="22A4503E" w16cex:dateUtc="2020-06-29T18:34:00Z"/>
  <w16cex:commentExtensible w16cex:durableId="22A451D2" w16cex:dateUtc="2020-06-29T18:41:00Z"/>
  <w16cex:commentExtensible w16cex:durableId="22A4530B" w16cex:dateUtc="2020-06-29T18:46:00Z"/>
  <w16cex:commentExtensible w16cex:durableId="228DE965" w16cex:dateUtc="2020-06-12T18:45:00Z"/>
  <w16cex:commentExtensible w16cex:durableId="2295FBC9" w16cex:dateUtc="2020-06-18T21:42:00Z"/>
  <w16cex:commentExtensible w16cex:durableId="228E263B" w16cex:dateUtc="2020-06-12T23:05:00Z"/>
  <w16cex:commentExtensible w16cex:durableId="22A45932" w16cex:dateUtc="2020-06-29T19:12:00Z"/>
  <w16cex:commentExtensible w16cex:durableId="22A459E4" w16cex:dateUtc="2020-06-29T19:15:00Z"/>
  <w16cex:commentExtensible w16cex:durableId="22A45A48" w16cex:dateUtc="2020-06-29T19:17:00Z"/>
  <w16cex:commentExtensible w16cex:durableId="228DE007" w16cex:dateUtc="2020-06-12T18:05:00Z"/>
  <w16cex:commentExtensible w16cex:durableId="22A45C93" w16cex:dateUtc="2020-06-29T19:26:00Z"/>
  <w16cex:commentExtensible w16cex:durableId="22A45CC4" w16cex:dateUtc="2020-06-29T19:27:00Z"/>
  <w16cex:commentExtensible w16cex:durableId="22A45F30" w16cex:dateUtc="2020-06-29T19:38:00Z"/>
  <w16cex:commentExtensible w16cex:durableId="228C4F18" w16cex:dateUtc="2020-06-11T10:35:00Z"/>
  <w16cex:commentExtensible w16cex:durableId="228DE048" w16cex:dateUtc="2020-06-12T18:06:00Z"/>
  <w16cex:commentExtensible w16cex:durableId="22A45160" w16cex:dateUtc="2020-06-29T18:39:00Z"/>
  <w16cex:commentExtensible w16cex:durableId="228C4D64" w16cex:dateUtc="2020-06-11T10:27:00Z"/>
  <w16cex:commentExtensible w16cex:durableId="228DE097" w16cex:dateUtc="2020-06-12T18:08:00Z"/>
  <w16cex:commentExtensible w16cex:durableId="22A45606" w16cex:dateUtc="2020-06-29T18:59:00Z"/>
  <w16cex:commentExtensible w16cex:durableId="22A457FF" w16cex:dateUtc="2020-06-29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4243B8E0" w16cid:durableId="22A44D76"/>
  <w16cid:commentId w16cid:paraId="4FB5AC88" w16cid:durableId="228DDF80"/>
  <w16cid:commentId w16cid:paraId="32E257DB" w16cid:durableId="2295FF53"/>
  <w16cid:commentId w16cid:paraId="5F4F9D96" w16cid:durableId="224164DE"/>
  <w16cid:commentId w16cid:paraId="35711866" w16cid:durableId="228B3DB0"/>
  <w16cid:commentId w16cid:paraId="0C19B8CA" w16cid:durableId="2295F8CC"/>
  <w16cid:commentId w16cid:paraId="79B88DD6" w16cid:durableId="22A44E13"/>
  <w16cid:commentId w16cid:paraId="35C5777D" w16cid:durableId="21A60B2E"/>
  <w16cid:commentId w16cid:paraId="171EC2BE" w16cid:durableId="223EA98E"/>
  <w16cid:commentId w16cid:paraId="5DB9ACBF" w16cid:durableId="228B3EB4"/>
  <w16cid:commentId w16cid:paraId="0F421DFC" w16cid:durableId="2296070C"/>
  <w16cid:commentId w16cid:paraId="7226159D" w16cid:durableId="22A44F11"/>
  <w16cid:commentId w16cid:paraId="1A087870" w16cid:durableId="22A44EA6"/>
  <w16cid:commentId w16cid:paraId="78A7765B" w16cid:durableId="228B3EDD"/>
  <w16cid:commentId w16cid:paraId="7E28FF4E" w16cid:durableId="22A44F94"/>
  <w16cid:commentId w16cid:paraId="6F34EC14" w16cid:durableId="22A45237"/>
  <w16cid:commentId w16cid:paraId="6DB6BF3B" w16cid:durableId="223FF194"/>
  <w16cid:commentId w16cid:paraId="6F63C115" w16cid:durableId="22A456FB"/>
  <w16cid:commentId w16cid:paraId="48AAFAAD" w16cid:durableId="22A45648"/>
  <w16cid:commentId w16cid:paraId="050438E1" w16cid:durableId="2219CCEB"/>
  <w16cid:commentId w16cid:paraId="31DC55C9" w16cid:durableId="22418520"/>
  <w16cid:commentId w16cid:paraId="65EC5D82" w16cid:durableId="224D6A03"/>
  <w16cid:commentId w16cid:paraId="21AB44F2" w16cid:durableId="228DE101"/>
  <w16cid:commentId w16cid:paraId="6704107D" w16cid:durableId="229607E9"/>
  <w16cid:commentId w16cid:paraId="3C087EE4" w16cid:durableId="22A4503E"/>
  <w16cid:commentId w16cid:paraId="3B4BE9EA" w16cid:durableId="22A451D2"/>
  <w16cid:commentId w16cid:paraId="15A31355" w16cid:durableId="22A4530B"/>
  <w16cid:commentId w16cid:paraId="0D828FA9" w16cid:durableId="223FF3FC"/>
  <w16cid:commentId w16cid:paraId="0E925CC4" w16cid:durableId="22417CA4"/>
  <w16cid:commentId w16cid:paraId="087AA787" w16cid:durableId="228DE965"/>
  <w16cid:commentId w16cid:paraId="76A89DAD" w16cid:durableId="2295FBC9"/>
  <w16cid:commentId w16cid:paraId="6905BAB4" w16cid:durableId="223EBCE5"/>
  <w16cid:commentId w16cid:paraId="29226012" w16cid:durableId="228E263B"/>
  <w16cid:commentId w16cid:paraId="74C0CAC8" w16cid:durableId="22A45932"/>
  <w16cid:commentId w16cid:paraId="65EB10AD" w16cid:durableId="22A459E4"/>
  <w16cid:commentId w16cid:paraId="05C81A6C" w16cid:durableId="22A45A48"/>
  <w16cid:commentId w16cid:paraId="5C02AEBF" w16cid:durableId="228DE007"/>
  <w16cid:commentId w16cid:paraId="502A47EC" w16cid:durableId="22A45C93"/>
  <w16cid:commentId w16cid:paraId="054B3FFC" w16cid:durableId="22418730"/>
  <w16cid:commentId w16cid:paraId="093C32D2" w16cid:durableId="22A45CC4"/>
  <w16cid:commentId w16cid:paraId="16F4CE2E" w16cid:durableId="223FFA27"/>
  <w16cid:commentId w16cid:paraId="28DDD0C3" w16cid:durableId="22A45F30"/>
  <w16cid:commentId w16cid:paraId="48110054" w16cid:durableId="228C4F18"/>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4DD25A8C" w16cid:durableId="21BDD13E"/>
  <w16cid:commentId w16cid:paraId="5FCA974D" w16cid:durableId="228C4D64"/>
  <w16cid:commentId w16cid:paraId="0E5EC58A" w16cid:durableId="2208D06C"/>
  <w16cid:commentId w16cid:paraId="28762C38" w16cid:durableId="21DFCB39"/>
  <w16cid:commentId w16cid:paraId="1FB287EC" w16cid:durableId="21C3F65D"/>
  <w16cid:commentId w16cid:paraId="5704DF23" w16cid:durableId="2208BD30"/>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A26BD0" w14:textId="77777777" w:rsidR="00C31E82" w:rsidRDefault="00C31E82" w:rsidP="0014008B">
      <w:pPr>
        <w:spacing w:after="0" w:line="240" w:lineRule="auto"/>
      </w:pPr>
      <w:r>
        <w:separator/>
      </w:r>
    </w:p>
  </w:endnote>
  <w:endnote w:type="continuationSeparator" w:id="0">
    <w:p w14:paraId="26CDDE17" w14:textId="77777777" w:rsidR="00C31E82" w:rsidRDefault="00C31E82"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EC3646" w14:textId="77777777" w:rsidR="00C31E82" w:rsidRDefault="00C31E82" w:rsidP="0014008B">
      <w:pPr>
        <w:spacing w:after="0" w:line="240" w:lineRule="auto"/>
      </w:pPr>
      <w:r>
        <w:separator/>
      </w:r>
    </w:p>
  </w:footnote>
  <w:footnote w:type="continuationSeparator" w:id="0">
    <w:p w14:paraId="710A29AE" w14:textId="77777777" w:rsidR="00C31E82" w:rsidRDefault="00C31E82"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v Mcshane">
    <w15:presenceInfo w15:providerId="Windows Live" w15:userId="726bcc2aadf18af2"/>
  </w15:person>
  <w15:person w15:author="richard">
    <w15:presenceInfo w15:providerId="None" w15:userId="richard"/>
  </w15:person>
  <w15:person w15:author="Allison Binley">
    <w15:presenceInfo w15:providerId="None" w15:userId="Allison Binley"/>
  </w15:person>
  <w15:person w15:author="Joseph Bennett">
    <w15:presenceInfo w15:providerId="Windows Live" w15:userId="f43ab2b5ed2eb486"/>
  </w15:person>
  <w15:person w15:author="Jeffrey Owen Hanson">
    <w15:presenceInfo w15:providerId="None" w15:userId="Jeffrey Owen Hanson"/>
  </w15:person>
  <w15:person w15:author="Buxton,Rachel">
    <w15:presenceInfo w15:providerId="AD" w15:userId="S-1-5-21-299502267-746137067-1417001333-42883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5F02"/>
    <w:rsid w:val="00086348"/>
    <w:rsid w:val="0009372A"/>
    <w:rsid w:val="000945A2"/>
    <w:rsid w:val="000A0765"/>
    <w:rsid w:val="000A5431"/>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4ECC"/>
    <w:rsid w:val="00125231"/>
    <w:rsid w:val="0014008B"/>
    <w:rsid w:val="001402F2"/>
    <w:rsid w:val="00141E2A"/>
    <w:rsid w:val="001421E2"/>
    <w:rsid w:val="001459A1"/>
    <w:rsid w:val="00145E45"/>
    <w:rsid w:val="00146DAD"/>
    <w:rsid w:val="001478D6"/>
    <w:rsid w:val="00150A5D"/>
    <w:rsid w:val="00150B58"/>
    <w:rsid w:val="00163175"/>
    <w:rsid w:val="0016548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10FAA"/>
    <w:rsid w:val="00211C3B"/>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45E80"/>
    <w:rsid w:val="00255171"/>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2271"/>
    <w:rsid w:val="002D22B4"/>
    <w:rsid w:val="002D4DD2"/>
    <w:rsid w:val="002D52CF"/>
    <w:rsid w:val="002D72CB"/>
    <w:rsid w:val="002E4693"/>
    <w:rsid w:val="002E54D3"/>
    <w:rsid w:val="002E71A9"/>
    <w:rsid w:val="002F1ADC"/>
    <w:rsid w:val="002F23AF"/>
    <w:rsid w:val="002F2E87"/>
    <w:rsid w:val="002F329F"/>
    <w:rsid w:val="002F41D7"/>
    <w:rsid w:val="002F6D7C"/>
    <w:rsid w:val="0030114B"/>
    <w:rsid w:val="0030255B"/>
    <w:rsid w:val="00305D1F"/>
    <w:rsid w:val="003067E7"/>
    <w:rsid w:val="0031074F"/>
    <w:rsid w:val="00314AF7"/>
    <w:rsid w:val="00322DA9"/>
    <w:rsid w:val="0032443B"/>
    <w:rsid w:val="00324D4D"/>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2021"/>
    <w:rsid w:val="003C4183"/>
    <w:rsid w:val="003C4DF2"/>
    <w:rsid w:val="003C5710"/>
    <w:rsid w:val="003C723A"/>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7092"/>
    <w:rsid w:val="00434F2F"/>
    <w:rsid w:val="00441883"/>
    <w:rsid w:val="004421A9"/>
    <w:rsid w:val="00454648"/>
    <w:rsid w:val="00456849"/>
    <w:rsid w:val="00460EB0"/>
    <w:rsid w:val="00471CA3"/>
    <w:rsid w:val="00474521"/>
    <w:rsid w:val="0048124B"/>
    <w:rsid w:val="004832BB"/>
    <w:rsid w:val="004852F0"/>
    <w:rsid w:val="00487A81"/>
    <w:rsid w:val="00490DFB"/>
    <w:rsid w:val="004A0877"/>
    <w:rsid w:val="004A0B36"/>
    <w:rsid w:val="004A2C07"/>
    <w:rsid w:val="004A46A3"/>
    <w:rsid w:val="004A525F"/>
    <w:rsid w:val="004A5EEE"/>
    <w:rsid w:val="004A6B89"/>
    <w:rsid w:val="004B0C98"/>
    <w:rsid w:val="004B256A"/>
    <w:rsid w:val="004B2E18"/>
    <w:rsid w:val="004B4D7E"/>
    <w:rsid w:val="004B7909"/>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C21D8"/>
    <w:rsid w:val="005D0B50"/>
    <w:rsid w:val="005D1FEA"/>
    <w:rsid w:val="005D2C12"/>
    <w:rsid w:val="005D4502"/>
    <w:rsid w:val="005D7046"/>
    <w:rsid w:val="005D74A8"/>
    <w:rsid w:val="005E00EE"/>
    <w:rsid w:val="005E07C0"/>
    <w:rsid w:val="005E0929"/>
    <w:rsid w:val="005E27F1"/>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0129"/>
    <w:rsid w:val="00682A20"/>
    <w:rsid w:val="006866D5"/>
    <w:rsid w:val="00687F73"/>
    <w:rsid w:val="00692B6A"/>
    <w:rsid w:val="0069315B"/>
    <w:rsid w:val="00696DE2"/>
    <w:rsid w:val="00697DDF"/>
    <w:rsid w:val="006A048F"/>
    <w:rsid w:val="006A0722"/>
    <w:rsid w:val="006A0AD4"/>
    <w:rsid w:val="006A1CCE"/>
    <w:rsid w:val="006A29D0"/>
    <w:rsid w:val="006A544D"/>
    <w:rsid w:val="006A6761"/>
    <w:rsid w:val="006A6B16"/>
    <w:rsid w:val="006A6E5C"/>
    <w:rsid w:val="006B1574"/>
    <w:rsid w:val="006B50E5"/>
    <w:rsid w:val="006B6C4C"/>
    <w:rsid w:val="006C25DF"/>
    <w:rsid w:val="006C6780"/>
    <w:rsid w:val="006D276B"/>
    <w:rsid w:val="006D301B"/>
    <w:rsid w:val="006E0009"/>
    <w:rsid w:val="006E0A9C"/>
    <w:rsid w:val="006E104E"/>
    <w:rsid w:val="006E1433"/>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335E"/>
    <w:rsid w:val="00737AC5"/>
    <w:rsid w:val="007405CE"/>
    <w:rsid w:val="00740E4C"/>
    <w:rsid w:val="00742864"/>
    <w:rsid w:val="007477A4"/>
    <w:rsid w:val="00752DC3"/>
    <w:rsid w:val="00753720"/>
    <w:rsid w:val="007552F4"/>
    <w:rsid w:val="007568E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3D1C"/>
    <w:rsid w:val="007A76EC"/>
    <w:rsid w:val="007A7F46"/>
    <w:rsid w:val="007B058E"/>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4FEE"/>
    <w:rsid w:val="00867230"/>
    <w:rsid w:val="008727F9"/>
    <w:rsid w:val="0087653D"/>
    <w:rsid w:val="00876DA9"/>
    <w:rsid w:val="0088148A"/>
    <w:rsid w:val="00886614"/>
    <w:rsid w:val="0089293E"/>
    <w:rsid w:val="00896347"/>
    <w:rsid w:val="00897D42"/>
    <w:rsid w:val="00897E1D"/>
    <w:rsid w:val="008A00F3"/>
    <w:rsid w:val="008A02F1"/>
    <w:rsid w:val="008A0739"/>
    <w:rsid w:val="008A1228"/>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E7469"/>
    <w:rsid w:val="008F06DA"/>
    <w:rsid w:val="008F18CE"/>
    <w:rsid w:val="008F1B2B"/>
    <w:rsid w:val="008F23D6"/>
    <w:rsid w:val="008F3589"/>
    <w:rsid w:val="008F4932"/>
    <w:rsid w:val="008F73DA"/>
    <w:rsid w:val="00900BC2"/>
    <w:rsid w:val="00902E0C"/>
    <w:rsid w:val="00903040"/>
    <w:rsid w:val="00905D4C"/>
    <w:rsid w:val="0090640E"/>
    <w:rsid w:val="00907206"/>
    <w:rsid w:val="00910E4F"/>
    <w:rsid w:val="00911E5C"/>
    <w:rsid w:val="00912996"/>
    <w:rsid w:val="00916567"/>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3073"/>
    <w:rsid w:val="00956BB0"/>
    <w:rsid w:val="00957547"/>
    <w:rsid w:val="00961AEA"/>
    <w:rsid w:val="00964774"/>
    <w:rsid w:val="00965017"/>
    <w:rsid w:val="009669BF"/>
    <w:rsid w:val="00967FD3"/>
    <w:rsid w:val="009721CF"/>
    <w:rsid w:val="00972CF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53EB"/>
    <w:rsid w:val="00BF5A1D"/>
    <w:rsid w:val="00BF64DF"/>
    <w:rsid w:val="00BF6E2E"/>
    <w:rsid w:val="00C045D5"/>
    <w:rsid w:val="00C04C3D"/>
    <w:rsid w:val="00C0621E"/>
    <w:rsid w:val="00C06496"/>
    <w:rsid w:val="00C06D10"/>
    <w:rsid w:val="00C06EAD"/>
    <w:rsid w:val="00C12EB0"/>
    <w:rsid w:val="00C16E94"/>
    <w:rsid w:val="00C17956"/>
    <w:rsid w:val="00C202BD"/>
    <w:rsid w:val="00C21D0E"/>
    <w:rsid w:val="00C24289"/>
    <w:rsid w:val="00C27504"/>
    <w:rsid w:val="00C31E82"/>
    <w:rsid w:val="00C32341"/>
    <w:rsid w:val="00C32A41"/>
    <w:rsid w:val="00C347A9"/>
    <w:rsid w:val="00C35908"/>
    <w:rsid w:val="00C37A8D"/>
    <w:rsid w:val="00C409C8"/>
    <w:rsid w:val="00C40F58"/>
    <w:rsid w:val="00C4145A"/>
    <w:rsid w:val="00C4365C"/>
    <w:rsid w:val="00C461DD"/>
    <w:rsid w:val="00C47846"/>
    <w:rsid w:val="00C50C77"/>
    <w:rsid w:val="00C52769"/>
    <w:rsid w:val="00C53FB9"/>
    <w:rsid w:val="00C54795"/>
    <w:rsid w:val="00C55540"/>
    <w:rsid w:val="00C57BCE"/>
    <w:rsid w:val="00C57D48"/>
    <w:rsid w:val="00C616CB"/>
    <w:rsid w:val="00C6463D"/>
    <w:rsid w:val="00C64E7F"/>
    <w:rsid w:val="00C73176"/>
    <w:rsid w:val="00C7450E"/>
    <w:rsid w:val="00C750B3"/>
    <w:rsid w:val="00C77CE3"/>
    <w:rsid w:val="00C77FAF"/>
    <w:rsid w:val="00C803D8"/>
    <w:rsid w:val="00C809C8"/>
    <w:rsid w:val="00C815A1"/>
    <w:rsid w:val="00C84B07"/>
    <w:rsid w:val="00C866AF"/>
    <w:rsid w:val="00C91083"/>
    <w:rsid w:val="00C9186C"/>
    <w:rsid w:val="00C933E9"/>
    <w:rsid w:val="00C94A17"/>
    <w:rsid w:val="00C96A7A"/>
    <w:rsid w:val="00C96D69"/>
    <w:rsid w:val="00CA1C14"/>
    <w:rsid w:val="00CA2316"/>
    <w:rsid w:val="00CA42E2"/>
    <w:rsid w:val="00CA58D8"/>
    <w:rsid w:val="00CA64EA"/>
    <w:rsid w:val="00CB0730"/>
    <w:rsid w:val="00CC22BD"/>
    <w:rsid w:val="00CC24E1"/>
    <w:rsid w:val="00CC38D3"/>
    <w:rsid w:val="00CC429D"/>
    <w:rsid w:val="00CC7A9E"/>
    <w:rsid w:val="00CD0074"/>
    <w:rsid w:val="00CD0C87"/>
    <w:rsid w:val="00CD34A3"/>
    <w:rsid w:val="00CD3BA6"/>
    <w:rsid w:val="00CD58F3"/>
    <w:rsid w:val="00CD6D0F"/>
    <w:rsid w:val="00CE0152"/>
    <w:rsid w:val="00CE0868"/>
    <w:rsid w:val="00CE1796"/>
    <w:rsid w:val="00CE291E"/>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0BC2"/>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44A1"/>
    <w:rsid w:val="00EF5AF4"/>
    <w:rsid w:val="00F0720B"/>
    <w:rsid w:val="00F133B0"/>
    <w:rsid w:val="00F14806"/>
    <w:rsid w:val="00F1496A"/>
    <w:rsid w:val="00F20A71"/>
    <w:rsid w:val="00F20E1F"/>
    <w:rsid w:val="00F272E0"/>
    <w:rsid w:val="00F27EC2"/>
    <w:rsid w:val="00F31C80"/>
    <w:rsid w:val="00F31EBA"/>
    <w:rsid w:val="00F32CB0"/>
    <w:rsid w:val="00F34130"/>
    <w:rsid w:val="00F3463A"/>
    <w:rsid w:val="00F5142E"/>
    <w:rsid w:val="00F52531"/>
    <w:rsid w:val="00F530EE"/>
    <w:rsid w:val="00F57C67"/>
    <w:rsid w:val="00F604B4"/>
    <w:rsid w:val="00F6164B"/>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5CC83-4D0F-4DFA-AA69-BF2DC96B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2549</Words>
  <Characters>71534</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Viv Mcshane</cp:lastModifiedBy>
  <cp:revision>3</cp:revision>
  <dcterms:created xsi:type="dcterms:W3CDTF">2020-06-29T19:26:00Z</dcterms:created>
  <dcterms:modified xsi:type="dcterms:W3CDTF">2020-06-29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